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983A262" w14:textId="77777777" w:rsidR="00E91BA5" w:rsidRDefault="00E91BA5" w:rsidP="00E91BA5">
      <w:pPr>
        <w:widowControl/>
        <w:jc w:val="center"/>
        <w:rPr>
          <w:rFonts w:ascii="Times New Roman" w:eastAsia="宋体" w:hAnsi="Times New Roman" w:cs="Times New Roman"/>
          <w:b/>
          <w:color w:val="231F20"/>
          <w:kern w:val="0"/>
          <w:sz w:val="28"/>
          <w:szCs w:val="28"/>
        </w:rPr>
      </w:pPr>
      <w:bookmarkStart w:id="0" w:name="OLE_LINK228"/>
      <w:bookmarkStart w:id="1" w:name="OLE_LINK229"/>
      <w:r w:rsidRPr="00F65C28">
        <w:rPr>
          <w:rFonts w:ascii="Times New Roman" w:eastAsia="宋体" w:hAnsi="Times New Roman" w:cs="Times New Roman"/>
          <w:b/>
          <w:color w:val="231F20"/>
          <w:kern w:val="0"/>
          <w:sz w:val="28"/>
          <w:szCs w:val="28"/>
        </w:rPr>
        <w:t>Supplementary</w:t>
      </w:r>
      <w:bookmarkEnd w:id="0"/>
      <w:bookmarkEnd w:id="1"/>
      <w:r w:rsidRPr="00F65C28">
        <w:rPr>
          <w:rFonts w:ascii="Times New Roman" w:eastAsia="宋体" w:hAnsi="Times New Roman" w:cs="Times New Roman"/>
          <w:b/>
          <w:color w:val="231F20"/>
          <w:kern w:val="0"/>
          <w:sz w:val="28"/>
          <w:szCs w:val="28"/>
        </w:rPr>
        <w:t xml:space="preserve"> Materials</w:t>
      </w:r>
    </w:p>
    <w:p w14:paraId="29F95C53" w14:textId="77777777" w:rsidR="000D0B66" w:rsidRPr="00F65C28" w:rsidRDefault="000D0B66" w:rsidP="00E91BA5">
      <w:pPr>
        <w:widowControl/>
        <w:jc w:val="center"/>
        <w:rPr>
          <w:rFonts w:ascii="Times New Roman" w:eastAsia="宋体" w:hAnsi="Times New Roman" w:cs="Times New Roman"/>
          <w:b/>
          <w:color w:val="231F20"/>
          <w:kern w:val="0"/>
          <w:sz w:val="28"/>
          <w:szCs w:val="28"/>
        </w:rPr>
      </w:pPr>
    </w:p>
    <w:p w14:paraId="5E57A402" w14:textId="77777777" w:rsidR="00E91BA5" w:rsidRPr="00DB23A5" w:rsidRDefault="000D0B66" w:rsidP="00DB23A5">
      <w:pPr>
        <w:spacing w:line="360" w:lineRule="auto"/>
        <w:rPr>
          <w:rFonts w:ascii="Times New Roman" w:hAnsi="Times New Roman" w:cs="Times New Roman"/>
          <w:b/>
          <w:bCs/>
          <w:color w:val="231F20"/>
          <w:sz w:val="24"/>
          <w:szCs w:val="24"/>
        </w:rPr>
      </w:pPr>
      <w:r w:rsidRPr="00DB23A5">
        <w:rPr>
          <w:rFonts w:ascii="Times New Roman" w:hAnsi="Times New Roman" w:cs="Times New Roman"/>
          <w:b/>
          <w:bCs/>
          <w:color w:val="231F20"/>
          <w:sz w:val="24"/>
          <w:szCs w:val="24"/>
        </w:rPr>
        <w:t>Supplementary method</w:t>
      </w:r>
    </w:p>
    <w:p w14:paraId="633BC1FB" w14:textId="77777777" w:rsidR="000D0B66" w:rsidRDefault="000D0B66" w:rsidP="00DB23A5">
      <w:pPr>
        <w:spacing w:line="360" w:lineRule="auto"/>
        <w:ind w:firstLine="420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 w:hint="eastAsia"/>
          <w:color w:val="231F20"/>
          <w:sz w:val="24"/>
          <w:szCs w:val="24"/>
        </w:rPr>
        <w:t xml:space="preserve">We </w:t>
      </w:r>
      <w:r w:rsidRPr="00870777">
        <w:rPr>
          <w:rFonts w:ascii="Times New Roman" w:hAnsi="Times New Roman" w:cs="Times New Roman"/>
          <w:color w:val="231F20"/>
          <w:sz w:val="24"/>
          <w:szCs w:val="24"/>
        </w:rPr>
        <w:t xml:space="preserve">searched SEER database </w:t>
      </w:r>
      <w:r>
        <w:rPr>
          <w:rFonts w:ascii="Times New Roman" w:hAnsi="Times New Roman" w:cs="Times New Roman" w:hint="eastAsia"/>
          <w:color w:val="231F20"/>
          <w:sz w:val="24"/>
          <w:szCs w:val="24"/>
        </w:rPr>
        <w:t>through</w:t>
      </w:r>
      <w:r w:rsidRPr="00870777">
        <w:rPr>
          <w:rFonts w:ascii="Times New Roman" w:hAnsi="Times New Roman" w:cs="Times New Roman"/>
          <w:color w:val="231F20"/>
          <w:sz w:val="24"/>
          <w:szCs w:val="24"/>
        </w:rPr>
        <w:t xml:space="preserve"> identifying ICD-0-3 site recode for “stomach”</w:t>
      </w:r>
      <w:r>
        <w:rPr>
          <w:rFonts w:ascii="Times New Roman" w:hAnsi="Times New Roman" w:cs="Times New Roman" w:hint="eastAsia"/>
          <w:color w:val="231F20"/>
          <w:sz w:val="24"/>
          <w:szCs w:val="24"/>
        </w:rPr>
        <w:t>,</w:t>
      </w:r>
      <w:r w:rsidRPr="00870777">
        <w:rPr>
          <w:rFonts w:ascii="Times New Roman" w:hAnsi="Times New Roman" w:cs="Times New Roman"/>
          <w:color w:val="231F20"/>
          <w:sz w:val="24"/>
          <w:szCs w:val="24"/>
        </w:rPr>
        <w:t xml:space="preserve"> and then further narrowed down using the behavior code “malignant”. </w:t>
      </w:r>
      <w:r>
        <w:rPr>
          <w:rFonts w:ascii="Times New Roman" w:hAnsi="Times New Roman" w:cs="Times New Roman" w:hint="eastAsia"/>
          <w:color w:val="231F20"/>
          <w:sz w:val="24"/>
          <w:szCs w:val="24"/>
        </w:rPr>
        <w:t>T</w:t>
      </w:r>
      <w:r w:rsidRPr="00870777">
        <w:rPr>
          <w:rFonts w:ascii="Times New Roman" w:hAnsi="Times New Roman" w:cs="Times New Roman"/>
          <w:color w:val="231F20"/>
          <w:sz w:val="24"/>
          <w:szCs w:val="24"/>
        </w:rPr>
        <w:t>hen</w:t>
      </w:r>
      <w:r>
        <w:rPr>
          <w:rFonts w:ascii="Times New Roman" w:hAnsi="Times New Roman" w:cs="Times New Roman" w:hint="eastAsia"/>
          <w:color w:val="231F20"/>
          <w:sz w:val="24"/>
          <w:szCs w:val="24"/>
        </w:rPr>
        <w:t>,</w:t>
      </w:r>
      <w:r w:rsidRPr="00870777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color w:val="231F20"/>
          <w:sz w:val="24"/>
          <w:szCs w:val="24"/>
        </w:rPr>
        <w:t>t</w:t>
      </w:r>
      <w:r w:rsidRPr="00870777">
        <w:rPr>
          <w:rFonts w:ascii="Times New Roman" w:hAnsi="Times New Roman" w:cs="Times New Roman"/>
          <w:color w:val="231F20"/>
          <w:sz w:val="24"/>
          <w:szCs w:val="24"/>
        </w:rPr>
        <w:t xml:space="preserve">he ICD-0-3 histology/behavior codes were </w:t>
      </w:r>
      <w:r>
        <w:rPr>
          <w:rFonts w:ascii="Times New Roman" w:hAnsi="Times New Roman" w:cs="Times New Roman" w:hint="eastAsia"/>
          <w:color w:val="231F20"/>
          <w:sz w:val="24"/>
          <w:szCs w:val="24"/>
        </w:rPr>
        <w:t>applie</w:t>
      </w:r>
      <w:r w:rsidRPr="00870777">
        <w:rPr>
          <w:rFonts w:ascii="Times New Roman" w:hAnsi="Times New Roman" w:cs="Times New Roman"/>
          <w:color w:val="231F20"/>
          <w:sz w:val="24"/>
          <w:szCs w:val="24"/>
        </w:rPr>
        <w:t xml:space="preserve">d to </w:t>
      </w:r>
      <w:r w:rsidRPr="00D03429">
        <w:rPr>
          <w:rFonts w:ascii="Times New Roman" w:hAnsi="Times New Roman" w:cs="Times New Roman"/>
          <w:color w:val="231F20"/>
          <w:sz w:val="24"/>
          <w:szCs w:val="24"/>
        </w:rPr>
        <w:t>select</w:t>
      </w:r>
      <w:r w:rsidRPr="00870777">
        <w:rPr>
          <w:rFonts w:ascii="Times New Roman" w:hAnsi="Times New Roman" w:cs="Times New Roman"/>
          <w:color w:val="231F20"/>
          <w:sz w:val="24"/>
          <w:szCs w:val="24"/>
        </w:rPr>
        <w:t xml:space="preserve"> gastric adenocarcinoma cases, </w:t>
      </w:r>
      <w:r w:rsidRPr="00F119B2">
        <w:rPr>
          <w:rFonts w:ascii="Times New Roman" w:hAnsi="Times New Roman" w:cs="Times New Roman"/>
          <w:color w:val="231F20"/>
          <w:sz w:val="24"/>
          <w:szCs w:val="24"/>
        </w:rPr>
        <w:t>get</w:t>
      </w:r>
      <w:r>
        <w:rPr>
          <w:rFonts w:ascii="Times New Roman" w:hAnsi="Times New Roman" w:cs="Times New Roman" w:hint="eastAsia"/>
          <w:color w:val="231F20"/>
          <w:sz w:val="24"/>
          <w:szCs w:val="24"/>
        </w:rPr>
        <w:t>ting</w:t>
      </w:r>
      <w:r w:rsidRPr="00F119B2">
        <w:rPr>
          <w:rFonts w:ascii="Times New Roman" w:hAnsi="Times New Roman" w:cs="Times New Roman"/>
          <w:color w:val="231F20"/>
          <w:sz w:val="24"/>
          <w:szCs w:val="24"/>
        </w:rPr>
        <w:t xml:space="preserve"> rid of</w:t>
      </w:r>
      <w:r w:rsidRPr="00870777">
        <w:rPr>
          <w:rFonts w:ascii="Times New Roman" w:hAnsi="Times New Roman" w:cs="Times New Roman"/>
          <w:color w:val="231F20"/>
          <w:sz w:val="24"/>
          <w:szCs w:val="24"/>
        </w:rPr>
        <w:t xml:space="preserve"> other gastric tumors (gastrointestinal stromal tumor, neuroendocrine, metastatic disease</w:t>
      </w:r>
      <w:r>
        <w:rPr>
          <w:rFonts w:ascii="Times New Roman" w:hAnsi="Times New Roman" w:cs="Times New Roman"/>
          <w:color w:val="231F20"/>
          <w:sz w:val="24"/>
          <w:szCs w:val="24"/>
        </w:rPr>
        <w:t>,</w:t>
      </w:r>
      <w:r w:rsidRPr="00870777">
        <w:rPr>
          <w:rFonts w:ascii="Times New Roman" w:hAnsi="Times New Roman" w:cs="Times New Roman"/>
          <w:color w:val="231F20"/>
          <w:sz w:val="24"/>
          <w:szCs w:val="24"/>
        </w:rPr>
        <w:t xml:space="preserve"> unknown).</w:t>
      </w:r>
      <w:r>
        <w:rPr>
          <w:rFonts w:ascii="Times New Roman" w:hAnsi="Times New Roman" w:cs="Times New Roman"/>
          <w:color w:val="231F20"/>
          <w:sz w:val="24"/>
          <w:szCs w:val="24"/>
        </w:rPr>
        <w:fldChar w:fldCharType="begin">
          <w:fldData xml:space="preserve">PEVuZE5vdGU+PENpdGU+PEF1dGhvcj5TdW48L0F1dGhvcj48WWVhcj4yMDE5PC9ZZWFyPjxSZWNO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</w:fldData>
        </w:fldChar>
      </w:r>
      <w:r>
        <w:rPr>
          <w:rFonts w:ascii="Times New Roman" w:hAnsi="Times New Roman" w:cs="Times New Roman"/>
          <w:color w:val="231F20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color w:val="231F20"/>
          <w:sz w:val="24"/>
          <w:szCs w:val="24"/>
        </w:rPr>
        <w:fldChar w:fldCharType="begin">
          <w:fldData xml:space="preserve">PEVuZE5vdGU+PENpdGU+PEF1dGhvcj5TdW48L0F1dGhvcj48WWVhcj4yMDE5PC9ZZWFyPjxSZWNO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</w:fldData>
        </w:fldChar>
      </w:r>
      <w:r>
        <w:rPr>
          <w:rFonts w:ascii="Times New Roman" w:hAnsi="Times New Roman" w:cs="Times New Roman"/>
          <w:color w:val="231F20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color w:val="231F20"/>
          <w:sz w:val="24"/>
          <w:szCs w:val="24"/>
        </w:rPr>
      </w:r>
      <w:r>
        <w:rPr>
          <w:rFonts w:ascii="Times New Roman" w:hAnsi="Times New Roman" w:cs="Times New Roman"/>
          <w:color w:val="231F20"/>
          <w:sz w:val="24"/>
          <w:szCs w:val="24"/>
        </w:rPr>
        <w:fldChar w:fldCharType="end"/>
      </w:r>
      <w:r>
        <w:rPr>
          <w:rFonts w:ascii="Times New Roman" w:hAnsi="Times New Roman" w:cs="Times New Roman"/>
          <w:color w:val="231F20"/>
          <w:sz w:val="24"/>
          <w:szCs w:val="24"/>
        </w:rPr>
      </w:r>
      <w:r>
        <w:rPr>
          <w:rFonts w:ascii="Times New Roman" w:hAnsi="Times New Roman" w:cs="Times New Roman"/>
          <w:color w:val="231F20"/>
          <w:sz w:val="24"/>
          <w:szCs w:val="24"/>
        </w:rPr>
        <w:fldChar w:fldCharType="separate"/>
      </w:r>
      <w:hyperlink w:anchor="_ENREF_26" w:tooltip="Sun, 2019 #1348" w:history="1">
        <w:r w:rsidRPr="0046609E">
          <w:rPr>
            <w:rFonts w:ascii="Times New Roman" w:hAnsi="Times New Roman" w:cs="Times New Roman"/>
            <w:noProof/>
            <w:color w:val="231F20"/>
            <w:sz w:val="24"/>
            <w:szCs w:val="24"/>
            <w:vertAlign w:val="superscript"/>
          </w:rPr>
          <w:t>26</w:t>
        </w:r>
      </w:hyperlink>
      <w:r w:rsidRPr="0046609E">
        <w:rPr>
          <w:rFonts w:ascii="Times New Roman" w:hAnsi="Times New Roman" w:cs="Times New Roman"/>
          <w:noProof/>
          <w:color w:val="231F20"/>
          <w:sz w:val="24"/>
          <w:szCs w:val="24"/>
          <w:vertAlign w:val="superscript"/>
        </w:rPr>
        <w:t>,</w:t>
      </w:r>
      <w:hyperlink w:anchor="_ENREF_27" w:tooltip="Sun, 2019 #1349" w:history="1">
        <w:r w:rsidRPr="0046609E">
          <w:rPr>
            <w:rFonts w:ascii="Times New Roman" w:hAnsi="Times New Roman" w:cs="Times New Roman"/>
            <w:noProof/>
            <w:color w:val="231F20"/>
            <w:sz w:val="24"/>
            <w:szCs w:val="24"/>
            <w:vertAlign w:val="superscript"/>
          </w:rPr>
          <w:t>27</w:t>
        </w:r>
      </w:hyperlink>
      <w:r>
        <w:rPr>
          <w:rFonts w:ascii="Times New Roman" w:hAnsi="Times New Roman" w:cs="Times New Roman"/>
          <w:color w:val="231F20"/>
          <w:sz w:val="24"/>
          <w:szCs w:val="24"/>
        </w:rPr>
        <w:fldChar w:fldCharType="end"/>
      </w:r>
      <w:r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Pr="0014529C">
        <w:rPr>
          <w:rFonts w:ascii="Times New Roman" w:hAnsi="Times New Roman" w:cs="Times New Roman"/>
          <w:color w:val="231F20"/>
          <w:sz w:val="24"/>
          <w:szCs w:val="24"/>
        </w:rPr>
        <w:t>Only patients between 18 and 85 years of age</w:t>
      </w:r>
      <w:r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Pr="0014529C">
        <w:rPr>
          <w:rFonts w:ascii="Times New Roman" w:hAnsi="Times New Roman" w:cs="Times New Roman"/>
          <w:color w:val="231F20"/>
          <w:sz w:val="24"/>
          <w:szCs w:val="24"/>
        </w:rPr>
        <w:t xml:space="preserve">were </w:t>
      </w:r>
      <w:r>
        <w:rPr>
          <w:rFonts w:ascii="Times New Roman" w:hAnsi="Times New Roman" w:cs="Times New Roman"/>
          <w:color w:val="231F20"/>
          <w:sz w:val="24"/>
          <w:szCs w:val="24"/>
        </w:rPr>
        <w:t>in</w:t>
      </w:r>
      <w:r w:rsidRPr="00870777">
        <w:rPr>
          <w:rFonts w:ascii="Times New Roman" w:hAnsi="Times New Roman" w:cs="Times New Roman"/>
          <w:color w:val="231F20"/>
          <w:sz w:val="24"/>
          <w:szCs w:val="24"/>
        </w:rPr>
        <w:t>cluded</w:t>
      </w:r>
      <w:r>
        <w:rPr>
          <w:rFonts w:ascii="Times New Roman" w:hAnsi="Times New Roman" w:cs="Times New Roman"/>
          <w:color w:val="231F20"/>
          <w:sz w:val="24"/>
          <w:szCs w:val="24"/>
        </w:rPr>
        <w:t>.</w:t>
      </w:r>
      <w:r w:rsidRPr="00870777">
        <w:rPr>
          <w:rFonts w:ascii="Times New Roman" w:hAnsi="Times New Roman" w:cs="Times New Roman"/>
          <w:color w:val="231F20"/>
          <w:sz w:val="24"/>
          <w:szCs w:val="24"/>
        </w:rPr>
        <w:t xml:space="preserve"> Patients who received radiotherapy</w:t>
      </w:r>
      <w:r>
        <w:rPr>
          <w:rFonts w:ascii="Times New Roman" w:hAnsi="Times New Roman" w:cs="Times New Roman"/>
          <w:color w:val="231F20"/>
          <w:sz w:val="24"/>
          <w:szCs w:val="24"/>
        </w:rPr>
        <w:t xml:space="preserve"> and/or chemotherapy</w:t>
      </w:r>
      <w:r w:rsidRPr="00870777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color w:val="231F20"/>
          <w:sz w:val="24"/>
          <w:szCs w:val="24"/>
        </w:rPr>
        <w:t>before</w:t>
      </w:r>
      <w:r w:rsidRPr="00870777">
        <w:rPr>
          <w:rFonts w:ascii="Times New Roman" w:hAnsi="Times New Roman" w:cs="Times New Roman"/>
          <w:color w:val="231F20"/>
          <w:sz w:val="24"/>
          <w:szCs w:val="24"/>
        </w:rPr>
        <w:t xml:space="preserve"> surgery were excluded</w:t>
      </w:r>
      <w:r>
        <w:rPr>
          <w:rFonts w:ascii="Times New Roman" w:hAnsi="Times New Roman" w:cs="Times New Roman"/>
          <w:color w:val="231F20"/>
          <w:sz w:val="24"/>
          <w:szCs w:val="24"/>
        </w:rPr>
        <w:t xml:space="preserve">. </w:t>
      </w:r>
      <w:r w:rsidRPr="00870777">
        <w:rPr>
          <w:rFonts w:ascii="Times New Roman" w:hAnsi="Times New Roman" w:cs="Times New Roman"/>
          <w:color w:val="231F20"/>
          <w:sz w:val="24"/>
          <w:szCs w:val="24"/>
        </w:rPr>
        <w:t xml:space="preserve">All patients were required to </w:t>
      </w:r>
      <w:r>
        <w:rPr>
          <w:rFonts w:ascii="Times New Roman" w:hAnsi="Times New Roman" w:cs="Times New Roman" w:hint="eastAsia"/>
          <w:color w:val="231F20"/>
          <w:sz w:val="24"/>
          <w:szCs w:val="24"/>
        </w:rPr>
        <w:t>receive</w:t>
      </w:r>
      <w:r w:rsidRPr="00870777">
        <w:rPr>
          <w:rFonts w:ascii="Times New Roman" w:hAnsi="Times New Roman" w:cs="Times New Roman"/>
          <w:color w:val="231F20"/>
          <w:sz w:val="24"/>
          <w:szCs w:val="24"/>
        </w:rPr>
        <w:t xml:space="preserve"> a standard operation</w:t>
      </w:r>
      <w:r>
        <w:rPr>
          <w:rFonts w:ascii="Times New Roman" w:hAnsi="Times New Roman" w:cs="Times New Roman" w:hint="eastAsia"/>
          <w:color w:val="231F20"/>
          <w:sz w:val="24"/>
          <w:szCs w:val="24"/>
        </w:rPr>
        <w:t xml:space="preserve"> of</w:t>
      </w:r>
      <w:r w:rsidRPr="001F084C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color w:val="231F20"/>
          <w:sz w:val="24"/>
          <w:szCs w:val="24"/>
        </w:rPr>
        <w:t>GC</w:t>
      </w:r>
      <w:r w:rsidRPr="00870777">
        <w:rPr>
          <w:rFonts w:ascii="Times New Roman" w:hAnsi="Times New Roman" w:cs="Times New Roman"/>
          <w:color w:val="231F20"/>
          <w:sz w:val="24"/>
          <w:szCs w:val="24"/>
        </w:rPr>
        <w:t xml:space="preserve">, </w:t>
      </w:r>
      <w:r w:rsidRPr="00DE6DEF">
        <w:rPr>
          <w:rFonts w:ascii="Times New Roman" w:hAnsi="Times New Roman" w:cs="Times New Roman"/>
          <w:color w:val="231F20"/>
          <w:sz w:val="24"/>
          <w:szCs w:val="24"/>
        </w:rPr>
        <w:t>on basis of</w:t>
      </w:r>
      <w:r w:rsidRPr="00870777">
        <w:rPr>
          <w:rFonts w:ascii="Times New Roman" w:hAnsi="Times New Roman" w:cs="Times New Roman"/>
          <w:color w:val="231F20"/>
          <w:sz w:val="24"/>
          <w:szCs w:val="24"/>
        </w:rPr>
        <w:t xml:space="preserve"> the SEER coded description of surgical procedure. </w:t>
      </w:r>
      <w:r>
        <w:rPr>
          <w:rFonts w:ascii="Times New Roman" w:hAnsi="Times New Roman" w:cs="Times New Roman"/>
          <w:color w:val="000000"/>
          <w:sz w:val="24"/>
          <w:szCs w:val="24"/>
        </w:rPr>
        <w:t>L</w:t>
      </w:r>
      <w:r w:rsidRPr="00870777">
        <w:rPr>
          <w:rFonts w:ascii="Times New Roman" w:hAnsi="Times New Roman" w:cs="Times New Roman"/>
          <w:color w:val="231F20"/>
          <w:sz w:val="24"/>
          <w:szCs w:val="24"/>
        </w:rPr>
        <w:t>ocal excision or local destruction procedures were excluded</w:t>
      </w:r>
      <w:r>
        <w:rPr>
          <w:rFonts w:ascii="Times New Roman" w:hAnsi="Times New Roman" w:cs="Times New Roman"/>
          <w:color w:val="231F20"/>
          <w:sz w:val="24"/>
          <w:szCs w:val="24"/>
        </w:rPr>
        <w:t>.</w:t>
      </w:r>
      <w:r w:rsidRPr="00870777">
        <w:rPr>
          <w:rFonts w:ascii="Times New Roman" w:hAnsi="Times New Roman" w:cs="Times New Roman"/>
          <w:color w:val="000000"/>
          <w:sz w:val="24"/>
          <w:szCs w:val="24"/>
        </w:rPr>
        <w:t xml:space="preserve"> The following groups of patients were 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also </w:t>
      </w:r>
      <w:r w:rsidRPr="00870777">
        <w:rPr>
          <w:rFonts w:ascii="Times New Roman" w:hAnsi="Times New Roman" w:cs="Times New Roman"/>
          <w:color w:val="000000"/>
          <w:sz w:val="24"/>
          <w:szCs w:val="24"/>
        </w:rPr>
        <w:t>eliminated: patients younger than 18 years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and older than 85</w:t>
      </w:r>
      <w:r w:rsidRPr="00870777">
        <w:rPr>
          <w:rFonts w:ascii="Times New Roman" w:hAnsi="Times New Roman" w:cs="Times New Roman"/>
          <w:color w:val="000000"/>
          <w:sz w:val="24"/>
          <w:szCs w:val="24"/>
        </w:rPr>
        <w:t xml:space="preserve"> years of age, patients with</w:t>
      </w:r>
      <w:r>
        <w:rPr>
          <w:rFonts w:ascii="Times New Roman" w:hAnsi="Times New Roman" w:cs="Times New Roman"/>
          <w:color w:val="000000"/>
          <w:sz w:val="24"/>
          <w:szCs w:val="24"/>
        </w:rPr>
        <w:t>out information of</w:t>
      </w:r>
      <w:r w:rsidRPr="00870777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>chemotherapy,</w:t>
      </w:r>
      <w:r w:rsidRPr="009B011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870777">
        <w:rPr>
          <w:rFonts w:ascii="Times New Roman" w:hAnsi="Times New Roman" w:cs="Times New Roman"/>
          <w:color w:val="000000"/>
          <w:sz w:val="24"/>
          <w:szCs w:val="24"/>
        </w:rPr>
        <w:t>patients with multiple primary tumors, and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870777">
        <w:rPr>
          <w:rFonts w:ascii="Times New Roman" w:hAnsi="Times New Roman" w:cs="Times New Roman"/>
          <w:color w:val="000000"/>
          <w:sz w:val="24"/>
          <w:szCs w:val="24"/>
        </w:rPr>
        <w:t xml:space="preserve">patients </w:t>
      </w:r>
      <w:r w:rsidRPr="0054017E">
        <w:rPr>
          <w:rFonts w:ascii="Times New Roman" w:hAnsi="Times New Roman" w:cs="Times New Roman"/>
          <w:color w:val="000000"/>
          <w:sz w:val="24"/>
          <w:szCs w:val="24"/>
        </w:rPr>
        <w:t>with unknown or no surgery</w:t>
      </w:r>
      <w:r w:rsidRPr="00870777">
        <w:rPr>
          <w:rFonts w:ascii="Times New Roman" w:hAnsi="Times New Roman" w:cs="Times New Roman"/>
          <w:color w:val="000000"/>
          <w:sz w:val="24"/>
          <w:szCs w:val="24"/>
        </w:rPr>
        <w:t>.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8E390A">
        <w:rPr>
          <w:rFonts w:ascii="Times New Roman" w:hAnsi="Times New Roman" w:cs="Times New Roman"/>
          <w:color w:val="000000"/>
          <w:sz w:val="24"/>
          <w:szCs w:val="24"/>
        </w:rPr>
        <w:t xml:space="preserve">Age </w:t>
      </w:r>
      <w:r w:rsidRPr="00870777">
        <w:rPr>
          <w:rFonts w:ascii="Times New Roman" w:hAnsi="Times New Roman" w:cs="Times New Roman"/>
          <w:color w:val="000000"/>
          <w:sz w:val="24"/>
          <w:szCs w:val="24"/>
        </w:rPr>
        <w:t>at diagnosis</w:t>
      </w:r>
      <w:r w:rsidRPr="008E390A">
        <w:rPr>
          <w:rFonts w:ascii="Times New Roman" w:hAnsi="Times New Roman" w:cs="Times New Roman"/>
          <w:color w:val="000000"/>
          <w:sz w:val="24"/>
          <w:szCs w:val="24"/>
        </w:rPr>
        <w:t xml:space="preserve">, sex, race, insurance status, marital status, tumor location, tumor grade, TNM stage, and </w:t>
      </w:r>
      <w:bookmarkStart w:id="2" w:name="_Hlk525839362"/>
      <w:r w:rsidRPr="008E390A">
        <w:rPr>
          <w:rFonts w:ascii="Times New Roman" w:hAnsi="Times New Roman" w:cs="Times New Roman"/>
          <w:color w:val="000000"/>
          <w:sz w:val="24"/>
          <w:szCs w:val="24"/>
        </w:rPr>
        <w:t>overall survival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(OS)</w:t>
      </w:r>
      <w:r w:rsidRPr="008E390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bookmarkEnd w:id="2"/>
      <w:r w:rsidRPr="008E390A">
        <w:rPr>
          <w:rFonts w:ascii="Times New Roman" w:hAnsi="Times New Roman" w:cs="Times New Roman"/>
          <w:color w:val="000000"/>
          <w:sz w:val="24"/>
          <w:szCs w:val="24"/>
        </w:rPr>
        <w:t xml:space="preserve">were assessed in 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>this</w:t>
      </w:r>
      <w:r w:rsidRPr="008E390A">
        <w:rPr>
          <w:rFonts w:ascii="Times New Roman" w:hAnsi="Times New Roman" w:cs="Times New Roman"/>
          <w:color w:val="000000"/>
          <w:sz w:val="24"/>
          <w:szCs w:val="24"/>
        </w:rPr>
        <w:t xml:space="preserve"> study. 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>OS</w:t>
      </w:r>
      <w:r w:rsidRPr="008E390A">
        <w:rPr>
          <w:rFonts w:ascii="Times New Roman" w:hAnsi="Times New Roman" w:cs="Times New Roman"/>
          <w:color w:val="000000"/>
          <w:sz w:val="24"/>
          <w:szCs w:val="24"/>
        </w:rPr>
        <w:t xml:space="preserve"> was c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>ompu</w:t>
      </w:r>
      <w:r w:rsidRPr="008E390A">
        <w:rPr>
          <w:rFonts w:ascii="Times New Roman" w:hAnsi="Times New Roman" w:cs="Times New Roman"/>
          <w:color w:val="000000"/>
          <w:sz w:val="24"/>
          <w:szCs w:val="24"/>
        </w:rPr>
        <w:t>ted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>between</w:t>
      </w:r>
      <w:r w:rsidRPr="008E390A">
        <w:rPr>
          <w:rFonts w:ascii="Times New Roman" w:hAnsi="Times New Roman" w:cs="Times New Roman"/>
          <w:color w:val="000000"/>
          <w:sz w:val="24"/>
          <w:szCs w:val="24"/>
        </w:rPr>
        <w:t xml:space="preserve"> the date of 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>surgery</w:t>
      </w:r>
      <w:r w:rsidRPr="008E390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>and</w:t>
      </w:r>
      <w:r w:rsidRPr="008E390A">
        <w:rPr>
          <w:rFonts w:ascii="Times New Roman" w:hAnsi="Times New Roman" w:cs="Times New Roman"/>
          <w:color w:val="000000"/>
          <w:sz w:val="24"/>
          <w:szCs w:val="24"/>
        </w:rPr>
        <w:t xml:space="preserve"> the date of death. </w:t>
      </w:r>
      <w:r>
        <w:rPr>
          <w:rFonts w:ascii="Times New Roman" w:hAnsi="Times New Roman" w:cs="Times New Roman"/>
          <w:color w:val="000000"/>
          <w:sz w:val="24"/>
          <w:szCs w:val="24"/>
        </w:rPr>
        <w:t>P</w:t>
      </w:r>
      <w:r w:rsidRPr="008E390A">
        <w:rPr>
          <w:rFonts w:ascii="Times New Roman" w:hAnsi="Times New Roman" w:cs="Times New Roman"/>
          <w:color w:val="000000"/>
          <w:sz w:val="24"/>
          <w:szCs w:val="24"/>
        </w:rPr>
        <w:t>atients alive on the last follow-up date or deaths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8E390A">
        <w:rPr>
          <w:rFonts w:ascii="Times New Roman" w:hAnsi="Times New Roman" w:cs="Times New Roman"/>
          <w:color w:val="000000"/>
          <w:sz w:val="24"/>
          <w:szCs w:val="24"/>
        </w:rPr>
        <w:t>were considered to be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8E390A">
        <w:rPr>
          <w:rFonts w:ascii="Times New Roman" w:hAnsi="Times New Roman" w:cs="Times New Roman"/>
          <w:color w:val="000000"/>
          <w:sz w:val="24"/>
          <w:szCs w:val="24"/>
        </w:rPr>
        <w:t>censored observations.</w:t>
      </w:r>
    </w:p>
    <w:p w14:paraId="068DB18C" w14:textId="77777777" w:rsidR="00834507" w:rsidRDefault="00834507" w:rsidP="00DB23A5">
      <w:pPr>
        <w:spacing w:line="360" w:lineRule="auto"/>
        <w:rPr>
          <w:color w:val="000000"/>
        </w:rPr>
      </w:pPr>
    </w:p>
    <w:p w14:paraId="04E108E7" w14:textId="77777777" w:rsidR="00834507" w:rsidRDefault="00834507">
      <w:pPr>
        <w:rPr>
          <w:color w:val="000000"/>
        </w:rPr>
      </w:pPr>
    </w:p>
    <w:p w14:paraId="481F2C82" w14:textId="77777777" w:rsidR="00834507" w:rsidRDefault="00834507">
      <w:pPr>
        <w:rPr>
          <w:color w:val="000000"/>
        </w:rPr>
      </w:pPr>
    </w:p>
    <w:p w14:paraId="6EFB3F9B" w14:textId="77777777" w:rsidR="00834507" w:rsidRDefault="00834507">
      <w:pPr>
        <w:rPr>
          <w:color w:val="000000"/>
        </w:rPr>
      </w:pPr>
    </w:p>
    <w:p w14:paraId="37C408FB" w14:textId="77777777" w:rsidR="00834507" w:rsidRDefault="00834507">
      <w:pPr>
        <w:rPr>
          <w:color w:val="000000"/>
        </w:rPr>
      </w:pPr>
    </w:p>
    <w:p w14:paraId="76995FC5" w14:textId="77777777" w:rsidR="00834507" w:rsidRDefault="00834507">
      <w:pPr>
        <w:rPr>
          <w:color w:val="000000"/>
        </w:rPr>
      </w:pPr>
    </w:p>
    <w:p w14:paraId="74FBF98E" w14:textId="77777777" w:rsidR="00834507" w:rsidRDefault="00834507">
      <w:pPr>
        <w:rPr>
          <w:color w:val="000000"/>
        </w:rPr>
      </w:pPr>
    </w:p>
    <w:p w14:paraId="01A1B97F" w14:textId="77777777" w:rsidR="00834507" w:rsidRDefault="00834507">
      <w:pPr>
        <w:rPr>
          <w:color w:val="000000"/>
        </w:rPr>
      </w:pPr>
    </w:p>
    <w:p w14:paraId="3455E8D2" w14:textId="77777777" w:rsidR="00834507" w:rsidRDefault="00834507">
      <w:pPr>
        <w:rPr>
          <w:color w:val="000000"/>
        </w:rPr>
      </w:pPr>
    </w:p>
    <w:p w14:paraId="5ED19628" w14:textId="77777777" w:rsidR="00834507" w:rsidRDefault="00834507">
      <w:pPr>
        <w:rPr>
          <w:color w:val="000000"/>
        </w:rPr>
      </w:pPr>
    </w:p>
    <w:p w14:paraId="297A6805" w14:textId="77777777" w:rsidR="00834507" w:rsidRDefault="00834507">
      <w:pPr>
        <w:rPr>
          <w:color w:val="000000"/>
        </w:rPr>
      </w:pPr>
    </w:p>
    <w:p w14:paraId="57F53DC3" w14:textId="77777777" w:rsidR="00834507" w:rsidRDefault="00834507">
      <w:pPr>
        <w:rPr>
          <w:color w:val="000000"/>
        </w:rPr>
      </w:pPr>
    </w:p>
    <w:p w14:paraId="764F59A6" w14:textId="77777777" w:rsidR="00834507" w:rsidRDefault="00834507">
      <w:pPr>
        <w:rPr>
          <w:color w:val="000000"/>
        </w:rPr>
      </w:pPr>
    </w:p>
    <w:p w14:paraId="5D2F2027" w14:textId="77777777" w:rsidR="00834507" w:rsidRDefault="00834507"/>
    <w:tbl>
      <w:tblPr>
        <w:tblW w:w="5000" w:type="pct"/>
        <w:tblLook w:val="04A0" w:firstRow="1" w:lastRow="0" w:firstColumn="1" w:lastColumn="0" w:noHBand="0" w:noVBand="1"/>
      </w:tblPr>
      <w:tblGrid>
        <w:gridCol w:w="3145"/>
        <w:gridCol w:w="1397"/>
        <w:gridCol w:w="1397"/>
        <w:gridCol w:w="1397"/>
        <w:gridCol w:w="970"/>
      </w:tblGrid>
      <w:tr w:rsidR="00E91BA5" w:rsidRPr="00E91BA5" w14:paraId="0C0666DA" w14:textId="77777777" w:rsidTr="00AC7286">
        <w:trPr>
          <w:trHeight w:val="324"/>
        </w:trPr>
        <w:tc>
          <w:tcPr>
            <w:tcW w:w="5000" w:type="pct"/>
            <w:gridSpan w:val="5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F152E7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lastRenderedPageBreak/>
              <w:t xml:space="preserve">Table S1. </w:t>
            </w:r>
            <w:r w:rsidRPr="00E91BA5">
              <w:rPr>
                <w:rFonts w:ascii="Times New Roman" w:eastAsia="等线" w:hAnsi="Times New Roman" w:cs="Times New Roman"/>
                <w:color w:val="231F20"/>
                <w:kern w:val="0"/>
                <w:sz w:val="20"/>
                <w:szCs w:val="20"/>
              </w:rPr>
              <w:t>Patient and tumor characteristics by age at diagnosis in China dataset.</w:t>
            </w:r>
          </w:p>
        </w:tc>
      </w:tr>
      <w:tr w:rsidR="00E91BA5" w:rsidRPr="00E91BA5" w14:paraId="16C3DBF5" w14:textId="77777777" w:rsidTr="00AC7286">
        <w:trPr>
          <w:trHeight w:val="312"/>
        </w:trPr>
        <w:tc>
          <w:tcPr>
            <w:tcW w:w="1893" w:type="pct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CA46148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Characteristic</w:t>
            </w:r>
          </w:p>
        </w:tc>
        <w:tc>
          <w:tcPr>
            <w:tcW w:w="2523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34E7D0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Age Category, No. (%)</w:t>
            </w:r>
          </w:p>
        </w:tc>
        <w:tc>
          <w:tcPr>
            <w:tcW w:w="584" w:type="pct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DADFCB0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0"/>
                <w:szCs w:val="20"/>
              </w:rPr>
              <w:t>P</w:t>
            </w:r>
            <w:r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0"/>
                <w:szCs w:val="20"/>
              </w:rPr>
              <w:t>*</w:t>
            </w:r>
          </w:p>
        </w:tc>
      </w:tr>
      <w:tr w:rsidR="00E91BA5" w:rsidRPr="00E91BA5" w14:paraId="690319C8" w14:textId="77777777" w:rsidTr="00AC7286">
        <w:trPr>
          <w:trHeight w:val="324"/>
        </w:trPr>
        <w:tc>
          <w:tcPr>
            <w:tcW w:w="1893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2DA0EC2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841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7510A1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8-49 y</w:t>
            </w:r>
          </w:p>
        </w:tc>
        <w:tc>
          <w:tcPr>
            <w:tcW w:w="841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0BB68C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50-64 y</w:t>
            </w:r>
          </w:p>
        </w:tc>
        <w:tc>
          <w:tcPr>
            <w:tcW w:w="841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66EC54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65-85 y</w:t>
            </w:r>
          </w:p>
        </w:tc>
        <w:tc>
          <w:tcPr>
            <w:tcW w:w="584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38539B1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6907E256" w14:textId="77777777" w:rsidTr="00AC7286">
        <w:trPr>
          <w:trHeight w:val="324"/>
        </w:trPr>
        <w:tc>
          <w:tcPr>
            <w:tcW w:w="1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010FBC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Sex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C55F5C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E831E0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CE35F7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F92B88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&lt;0.0001</w:t>
            </w:r>
          </w:p>
        </w:tc>
      </w:tr>
      <w:tr w:rsidR="00E91BA5" w:rsidRPr="00E91BA5" w14:paraId="55B2E948" w14:textId="77777777" w:rsidTr="00AC7286">
        <w:trPr>
          <w:trHeight w:val="312"/>
        </w:trPr>
        <w:tc>
          <w:tcPr>
            <w:tcW w:w="1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82E697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Female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D51788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603(36.9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F48CCE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665(40.7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CA90DB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365(22.4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23E91E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2687758A" w14:textId="77777777" w:rsidTr="00AC7286">
        <w:trPr>
          <w:trHeight w:val="312"/>
        </w:trPr>
        <w:tc>
          <w:tcPr>
            <w:tcW w:w="1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AC50A3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Male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9E631E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766(22.0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4D50EF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728(49.5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26D543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995(28.5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04F84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3E18AD75" w14:textId="77777777" w:rsidTr="00AC7286">
        <w:trPr>
          <w:trHeight w:val="312"/>
        </w:trPr>
        <w:tc>
          <w:tcPr>
            <w:tcW w:w="1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B4E8E7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Tumor size(cm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57C17A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A6642C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5DD9C1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779EED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&lt;0.0001</w:t>
            </w:r>
          </w:p>
        </w:tc>
      </w:tr>
      <w:tr w:rsidR="00E91BA5" w:rsidRPr="00E91BA5" w14:paraId="2ACFFC7F" w14:textId="77777777" w:rsidTr="00AC7286">
        <w:trPr>
          <w:trHeight w:val="312"/>
        </w:trPr>
        <w:tc>
          <w:tcPr>
            <w:tcW w:w="1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C346A8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</w:t>
            </w:r>
            <w:r w:rsidRPr="00E91BA5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＜</w:t>
            </w: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4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7A7D1E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635(29.5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1E9275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013(47.1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572EF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502(23.3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773242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746EA648" w14:textId="77777777" w:rsidTr="00AC7286">
        <w:trPr>
          <w:trHeight w:val="312"/>
        </w:trPr>
        <w:tc>
          <w:tcPr>
            <w:tcW w:w="1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166AE8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</w:t>
            </w:r>
            <w:r w:rsidRPr="00E91BA5">
              <w:rPr>
                <w:rFonts w:ascii="宋体" w:eastAsia="宋体" w:hAnsi="宋体" w:cs="宋体" w:hint="eastAsia"/>
                <w:color w:val="000000"/>
                <w:kern w:val="0"/>
                <w:sz w:val="20"/>
                <w:szCs w:val="20"/>
              </w:rPr>
              <w:t>≧</w:t>
            </w: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4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1006CB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734(24.7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E182A6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380(46.4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5DD92B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858(28.9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612FAB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7EE73441" w14:textId="77777777" w:rsidTr="00AC7286">
        <w:trPr>
          <w:trHeight w:val="312"/>
        </w:trPr>
        <w:tc>
          <w:tcPr>
            <w:tcW w:w="1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EE1F53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Tumor location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34A710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FA10F2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68B868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7732DE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&lt;0.0001</w:t>
            </w:r>
          </w:p>
        </w:tc>
      </w:tr>
      <w:tr w:rsidR="00E91BA5" w:rsidRPr="00E91BA5" w14:paraId="4CE9D688" w14:textId="77777777" w:rsidTr="00AC7286">
        <w:trPr>
          <w:trHeight w:val="312"/>
        </w:trPr>
        <w:tc>
          <w:tcPr>
            <w:tcW w:w="1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CC9801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Upper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F01189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99(14.7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DDB74C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672(49.6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DA245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484(35.7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D70BBA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559E1897" w14:textId="77777777" w:rsidTr="00AC7286">
        <w:trPr>
          <w:trHeight w:val="312"/>
        </w:trPr>
        <w:tc>
          <w:tcPr>
            <w:tcW w:w="1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D7F1D4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Middle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65245D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380(34.7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30CF2B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498(45.5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884DC1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17(19.8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1BDA99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09BF43EC" w14:textId="77777777" w:rsidTr="00AC7286">
        <w:trPr>
          <w:trHeight w:val="312"/>
        </w:trPr>
        <w:tc>
          <w:tcPr>
            <w:tcW w:w="1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22401C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Lower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023131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669(28.2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25CF0F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106(46.7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855D5F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594(25.1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5BE725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400AEFAF" w14:textId="77777777" w:rsidTr="00AC7286">
        <w:trPr>
          <w:trHeight w:val="336"/>
        </w:trPr>
        <w:tc>
          <w:tcPr>
            <w:tcW w:w="1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9D612C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Whole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A57D71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21(39.9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CA5B8C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17(38.6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2701AC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65(21.5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77E7F9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2593C93A" w14:textId="77777777" w:rsidTr="00AC7286">
        <w:trPr>
          <w:trHeight w:val="336"/>
        </w:trPr>
        <w:tc>
          <w:tcPr>
            <w:tcW w:w="1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9D733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Differentiation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E1BC6E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06C05E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0ED274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AC9319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&lt;0.0001</w:t>
            </w:r>
          </w:p>
        </w:tc>
      </w:tr>
      <w:tr w:rsidR="00E91BA5" w:rsidRPr="00E91BA5" w14:paraId="23A6D58A" w14:textId="77777777" w:rsidTr="00AC7286">
        <w:trPr>
          <w:trHeight w:val="312"/>
        </w:trPr>
        <w:tc>
          <w:tcPr>
            <w:tcW w:w="1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9B70D1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Well 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43C4FD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59(17.8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E8E731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66(50.0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FA0F02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07(32.2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1E68CA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5879C85C" w14:textId="77777777" w:rsidTr="00AC7286">
        <w:trPr>
          <w:trHeight w:val="312"/>
        </w:trPr>
        <w:tc>
          <w:tcPr>
            <w:tcW w:w="1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5AE5E6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Moderate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328F6F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56(14.2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B557DD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571(52.1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F87827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368(33.6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2632DA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4CB86071" w14:textId="77777777" w:rsidTr="00AC7286">
        <w:trPr>
          <w:trHeight w:val="312"/>
        </w:trPr>
        <w:tc>
          <w:tcPr>
            <w:tcW w:w="1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08523A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Poor and undifferentiated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476EFD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154(31.2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799350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656(44.8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152EC4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885(24.0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AFFE36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70CB9CF8" w14:textId="77777777" w:rsidTr="00AC7286">
        <w:trPr>
          <w:trHeight w:val="312"/>
        </w:trPr>
        <w:tc>
          <w:tcPr>
            <w:tcW w:w="1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58AE95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CEA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2E7AAB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24EB94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6E7777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E9DCE2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&lt;0.0001</w:t>
            </w:r>
          </w:p>
        </w:tc>
      </w:tr>
      <w:tr w:rsidR="00E91BA5" w:rsidRPr="00E91BA5" w14:paraId="2D35E3C9" w14:textId="77777777" w:rsidTr="00AC7286">
        <w:trPr>
          <w:trHeight w:val="312"/>
        </w:trPr>
        <w:tc>
          <w:tcPr>
            <w:tcW w:w="1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51D240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Elevated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FBBA57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30(15.0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287452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436(50.4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034A07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99(34.6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3BB906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7CAD35FD" w14:textId="77777777" w:rsidTr="00AC7286">
        <w:trPr>
          <w:trHeight w:val="312"/>
        </w:trPr>
        <w:tc>
          <w:tcPr>
            <w:tcW w:w="1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70703D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</w:t>
            </w:r>
            <w:proofErr w:type="spellStart"/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Nomal</w:t>
            </w:r>
            <w:proofErr w:type="spellEnd"/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8E7BF2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239(29.1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35DE10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957(46.0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94DC0F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061(24.9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CB19E5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54103454" w14:textId="77777777" w:rsidTr="00AC7286">
        <w:trPr>
          <w:trHeight w:val="312"/>
        </w:trPr>
        <w:tc>
          <w:tcPr>
            <w:tcW w:w="1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FD15E9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CA199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3E4DCE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3BC097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5811C8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AF16F3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0.004</w:t>
            </w:r>
          </w:p>
        </w:tc>
      </w:tr>
      <w:tr w:rsidR="00E91BA5" w:rsidRPr="00E91BA5" w14:paraId="61CDC0C1" w14:textId="77777777" w:rsidTr="00AC7286">
        <w:trPr>
          <w:trHeight w:val="468"/>
        </w:trPr>
        <w:tc>
          <w:tcPr>
            <w:tcW w:w="1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B4625F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Elevated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2E808B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08(23.5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0650E1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407(45.9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598F4C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71(30.6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DB1BFF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31A73BD5" w14:textId="77777777" w:rsidTr="00AC7286">
        <w:trPr>
          <w:trHeight w:val="372"/>
        </w:trPr>
        <w:tc>
          <w:tcPr>
            <w:tcW w:w="1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689204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Normal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B67E7E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161(27.4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F75D9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986(46.9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F8EA03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089(25.7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364950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0F74BFE7" w14:textId="77777777" w:rsidTr="00AC7286">
        <w:trPr>
          <w:trHeight w:val="360"/>
        </w:trPr>
        <w:tc>
          <w:tcPr>
            <w:tcW w:w="1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AF35F0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Depth of invasion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B5370B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0D6868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6B153B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1A3BCB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0.005</w:t>
            </w:r>
          </w:p>
        </w:tc>
      </w:tr>
      <w:tr w:rsidR="00E91BA5" w:rsidRPr="00E91BA5" w14:paraId="741DE237" w14:textId="77777777" w:rsidTr="00AC7286">
        <w:trPr>
          <w:trHeight w:val="312"/>
        </w:trPr>
        <w:tc>
          <w:tcPr>
            <w:tcW w:w="1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F2BCA4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T1 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3B8A23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36(29.8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2F4126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369(46.5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E31FE1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88(23.7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4AC2BE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2D483126" w14:textId="77777777" w:rsidTr="00AC7286">
        <w:trPr>
          <w:trHeight w:val="312"/>
        </w:trPr>
        <w:tc>
          <w:tcPr>
            <w:tcW w:w="1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7C471A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T2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C0724E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14(25.2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E0D93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12(46.9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8BA853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26(27.9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C575E2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66EB57B7" w14:textId="77777777" w:rsidTr="00AC7286">
        <w:trPr>
          <w:trHeight w:val="312"/>
        </w:trPr>
        <w:tc>
          <w:tcPr>
            <w:tcW w:w="1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9254AC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T3 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C72A78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42(23.5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B50B39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97(49.3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7C4414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64(27.2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4C79D9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5D1C1659" w14:textId="77777777" w:rsidTr="00AC7286">
        <w:trPr>
          <w:trHeight w:val="312"/>
        </w:trPr>
        <w:tc>
          <w:tcPr>
            <w:tcW w:w="1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90F82C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T4a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8D9104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621(25.5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0128FB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170(48.0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8E1FFE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649(26.6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6E2206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0A55DB2B" w14:textId="77777777" w:rsidTr="00AC7286">
        <w:trPr>
          <w:trHeight w:val="312"/>
        </w:trPr>
        <w:tc>
          <w:tcPr>
            <w:tcW w:w="1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9229D4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T4b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5B6729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56(30.7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914BC4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345(41.4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1456B2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33(27.9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4EE938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17E9D488" w14:textId="77777777" w:rsidTr="00AC7286">
        <w:trPr>
          <w:trHeight w:val="312"/>
        </w:trPr>
        <w:tc>
          <w:tcPr>
            <w:tcW w:w="2734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C5C196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Lymph node metastasis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A05D7A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2EDDD3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00AC96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&lt;0.0001</w:t>
            </w:r>
          </w:p>
        </w:tc>
      </w:tr>
      <w:tr w:rsidR="00E91BA5" w:rsidRPr="00E91BA5" w14:paraId="35FC2C5C" w14:textId="77777777" w:rsidTr="00AC7286">
        <w:trPr>
          <w:trHeight w:val="312"/>
        </w:trPr>
        <w:tc>
          <w:tcPr>
            <w:tcW w:w="1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B1750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N0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A0A7D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490(26.4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41409D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886(47.8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58BF4B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477(25.7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AF8E8B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17B96338" w14:textId="77777777" w:rsidTr="00AC7286">
        <w:trPr>
          <w:trHeight w:val="312"/>
        </w:trPr>
        <w:tc>
          <w:tcPr>
            <w:tcW w:w="1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3E924D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N1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7F5563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00(25.4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B8065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361(45.9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797CD5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25(28.6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B6BE8F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4BCD40EE" w14:textId="77777777" w:rsidTr="00AC7286">
        <w:trPr>
          <w:trHeight w:val="312"/>
        </w:trPr>
        <w:tc>
          <w:tcPr>
            <w:tcW w:w="1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02B11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N2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210F34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20(23.6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512A89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421(45.2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D9B24C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90(31.1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99CFFE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083AE014" w14:textId="77777777" w:rsidTr="00AC7286">
        <w:trPr>
          <w:trHeight w:val="312"/>
        </w:trPr>
        <w:tc>
          <w:tcPr>
            <w:tcW w:w="1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40CC65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N3a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EE01AD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71(27.5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33286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465(47.1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60F14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51(25.4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2D4848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10EA9074" w14:textId="77777777" w:rsidTr="00AC7286">
        <w:trPr>
          <w:trHeight w:val="312"/>
        </w:trPr>
        <w:tc>
          <w:tcPr>
            <w:tcW w:w="1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B324B9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N3b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94B5A8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88(33.3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09CFD0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60(46.0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7639F9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17(20.7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9AF65F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30D3C63E" w14:textId="77777777" w:rsidTr="00AC7286">
        <w:trPr>
          <w:trHeight w:val="312"/>
        </w:trPr>
        <w:tc>
          <w:tcPr>
            <w:tcW w:w="2734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B461E0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Distant metastasis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1B7689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9F4D65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68FD8D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&lt;0.0001</w:t>
            </w:r>
          </w:p>
        </w:tc>
      </w:tr>
      <w:tr w:rsidR="00E91BA5" w:rsidRPr="00E91BA5" w14:paraId="7BE17047" w14:textId="77777777" w:rsidTr="00AC7286">
        <w:trPr>
          <w:trHeight w:val="312"/>
        </w:trPr>
        <w:tc>
          <w:tcPr>
            <w:tcW w:w="1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68FEF5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M0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09CCF4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182(25.8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087F36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164(47.2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051AE6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235(27.0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E5D321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3185F9B3" w14:textId="77777777" w:rsidTr="00AC7286">
        <w:trPr>
          <w:trHeight w:val="312"/>
        </w:trPr>
        <w:tc>
          <w:tcPr>
            <w:tcW w:w="1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9D4516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M1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70290C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87(34.6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E372DA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29(42.3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B9BF3B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25(23.1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EA1073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4AD8B82A" w14:textId="77777777" w:rsidTr="00AC7286">
        <w:trPr>
          <w:trHeight w:val="312"/>
        </w:trPr>
        <w:tc>
          <w:tcPr>
            <w:tcW w:w="1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C90D68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Stage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1456A0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4C1E1B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2BAD87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ACE4F6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&lt;0.0001</w:t>
            </w:r>
          </w:p>
        </w:tc>
      </w:tr>
      <w:tr w:rsidR="00E91BA5" w:rsidRPr="00E91BA5" w14:paraId="423DF068" w14:textId="77777777" w:rsidTr="00AC7286">
        <w:trPr>
          <w:trHeight w:val="312"/>
        </w:trPr>
        <w:tc>
          <w:tcPr>
            <w:tcW w:w="1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DF467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I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3608C1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62(28.0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FABF56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444(47.4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8B1D4F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30(24.6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F03C16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23C1DD01" w14:textId="77777777" w:rsidTr="00AC7286">
        <w:trPr>
          <w:trHeight w:val="408"/>
        </w:trPr>
        <w:tc>
          <w:tcPr>
            <w:tcW w:w="1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3CAC82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II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B2D230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67(24.6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3668E9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535(49.2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6374A8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85(26.2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7F2BD8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02E54AB4" w14:textId="77777777" w:rsidTr="00AC7286">
        <w:trPr>
          <w:trHeight w:val="324"/>
        </w:trPr>
        <w:tc>
          <w:tcPr>
            <w:tcW w:w="1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48398A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III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D45C97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653(25.5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F0F78E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185(46.3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55CF3D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720(28.1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FC2A08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5F918EE1" w14:textId="77777777" w:rsidTr="00AC7286">
        <w:trPr>
          <w:trHeight w:val="312"/>
        </w:trPr>
        <w:tc>
          <w:tcPr>
            <w:tcW w:w="1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6F8E0B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lastRenderedPageBreak/>
              <w:t xml:space="preserve">  IV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A90DBF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87(34.6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812963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29(42.3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1D7C00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25(23.1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2AFF50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49C2648D" w14:textId="77777777" w:rsidTr="00AC7286">
        <w:trPr>
          <w:trHeight w:val="312"/>
        </w:trPr>
        <w:tc>
          <w:tcPr>
            <w:tcW w:w="3575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234073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Use of postoperative chemotherapy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6C7F80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6437EE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&lt;0.0001</w:t>
            </w:r>
          </w:p>
        </w:tc>
      </w:tr>
      <w:tr w:rsidR="00E91BA5" w:rsidRPr="00E91BA5" w14:paraId="42510FA0" w14:textId="77777777" w:rsidTr="00AC7286">
        <w:trPr>
          <w:trHeight w:val="312"/>
        </w:trPr>
        <w:tc>
          <w:tcPr>
            <w:tcW w:w="18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984CD0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No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C7AE5E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481(21.3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7907B8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036(45.8)</w:t>
            </w:r>
          </w:p>
        </w:tc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29E0D5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743(32.9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A30DB1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3A946925" w14:textId="77777777" w:rsidTr="00AC7286">
        <w:trPr>
          <w:trHeight w:val="324"/>
        </w:trPr>
        <w:tc>
          <w:tcPr>
            <w:tcW w:w="1893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D13C2D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Yes</w:t>
            </w:r>
          </w:p>
        </w:tc>
        <w:tc>
          <w:tcPr>
            <w:tcW w:w="841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FE5607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888(31.0)</w:t>
            </w:r>
          </w:p>
        </w:tc>
        <w:tc>
          <w:tcPr>
            <w:tcW w:w="841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370F8D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357(47.4)</w:t>
            </w:r>
          </w:p>
        </w:tc>
        <w:tc>
          <w:tcPr>
            <w:tcW w:w="841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5C793A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617(21.6)</w:t>
            </w:r>
          </w:p>
        </w:tc>
        <w:tc>
          <w:tcPr>
            <w:tcW w:w="584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A37A38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</w:tbl>
    <w:p w14:paraId="6A92901F" w14:textId="77777777" w:rsidR="00E91BA5" w:rsidRPr="00E91BA5" w:rsidRDefault="00E91BA5" w:rsidP="00E91BA5">
      <w:pPr>
        <w:widowControl/>
        <w:jc w:val="left"/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</w:pPr>
      <w:r w:rsidRPr="00E91BA5"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>* Chi-square tests.</w:t>
      </w:r>
    </w:p>
    <w:p w14:paraId="13AFF3BE" w14:textId="77777777" w:rsidR="00E91BA5" w:rsidRDefault="00E91BA5" w:rsidP="00E91BA5">
      <w:pPr>
        <w:spacing w:line="480" w:lineRule="auto"/>
      </w:pPr>
    </w:p>
    <w:p w14:paraId="60268AE0" w14:textId="77777777" w:rsidR="00E91BA5" w:rsidRDefault="00E91BA5" w:rsidP="00E91BA5">
      <w:pPr>
        <w:spacing w:line="480" w:lineRule="auto"/>
      </w:pPr>
    </w:p>
    <w:p w14:paraId="41AA9ED3" w14:textId="77777777" w:rsidR="00E91BA5" w:rsidRDefault="00E91BA5" w:rsidP="00E91BA5">
      <w:pPr>
        <w:spacing w:line="480" w:lineRule="auto"/>
      </w:pPr>
    </w:p>
    <w:p w14:paraId="499BCA43" w14:textId="77777777" w:rsidR="00E91BA5" w:rsidRDefault="00E91BA5" w:rsidP="00E91BA5">
      <w:pPr>
        <w:spacing w:line="480" w:lineRule="auto"/>
      </w:pPr>
    </w:p>
    <w:p w14:paraId="78AB3C5C" w14:textId="77777777" w:rsidR="00E91BA5" w:rsidRDefault="00E91BA5" w:rsidP="00E91BA5">
      <w:pPr>
        <w:spacing w:line="480" w:lineRule="auto"/>
      </w:pPr>
    </w:p>
    <w:p w14:paraId="5C379553" w14:textId="77777777" w:rsidR="00E91BA5" w:rsidRDefault="00E91BA5" w:rsidP="00E91BA5">
      <w:pPr>
        <w:spacing w:line="480" w:lineRule="auto"/>
      </w:pPr>
    </w:p>
    <w:p w14:paraId="5B686D63" w14:textId="77777777" w:rsidR="00E91BA5" w:rsidRDefault="00E91BA5" w:rsidP="00E91BA5">
      <w:pPr>
        <w:spacing w:line="480" w:lineRule="auto"/>
      </w:pPr>
    </w:p>
    <w:p w14:paraId="50395FCE" w14:textId="77777777" w:rsidR="00E91BA5" w:rsidRDefault="00E91BA5" w:rsidP="00E91BA5">
      <w:pPr>
        <w:spacing w:line="480" w:lineRule="auto"/>
      </w:pPr>
    </w:p>
    <w:p w14:paraId="441D50CE" w14:textId="77777777" w:rsidR="00E91BA5" w:rsidRDefault="00E91BA5" w:rsidP="00E91BA5">
      <w:pPr>
        <w:spacing w:line="480" w:lineRule="auto"/>
      </w:pPr>
    </w:p>
    <w:p w14:paraId="33B1C90D" w14:textId="77777777" w:rsidR="00E91BA5" w:rsidRDefault="00E91BA5" w:rsidP="00E91BA5">
      <w:pPr>
        <w:spacing w:line="480" w:lineRule="auto"/>
      </w:pPr>
    </w:p>
    <w:p w14:paraId="467AC5DF" w14:textId="77777777" w:rsidR="00E91BA5" w:rsidRDefault="00E91BA5" w:rsidP="00E91BA5">
      <w:pPr>
        <w:spacing w:line="480" w:lineRule="auto"/>
      </w:pPr>
    </w:p>
    <w:p w14:paraId="6F05E728" w14:textId="77777777" w:rsidR="00E91BA5" w:rsidRDefault="00E91BA5" w:rsidP="00E91BA5">
      <w:pPr>
        <w:spacing w:line="480" w:lineRule="auto"/>
      </w:pPr>
    </w:p>
    <w:p w14:paraId="5081DFFE" w14:textId="77777777" w:rsidR="00E91BA5" w:rsidRDefault="00E91BA5" w:rsidP="00E91BA5">
      <w:pPr>
        <w:spacing w:line="480" w:lineRule="auto"/>
      </w:pPr>
    </w:p>
    <w:p w14:paraId="217AF3DC" w14:textId="77777777" w:rsidR="00E91BA5" w:rsidRDefault="00E91BA5" w:rsidP="00E91BA5">
      <w:pPr>
        <w:spacing w:line="480" w:lineRule="auto"/>
      </w:pPr>
    </w:p>
    <w:p w14:paraId="04E9F792" w14:textId="77777777" w:rsidR="00E91BA5" w:rsidRDefault="00E91BA5" w:rsidP="00E91BA5">
      <w:pPr>
        <w:spacing w:line="480" w:lineRule="auto"/>
      </w:pPr>
    </w:p>
    <w:p w14:paraId="1ECB5BCE" w14:textId="77777777" w:rsidR="00E91BA5" w:rsidRDefault="00E91BA5" w:rsidP="00E91BA5">
      <w:pPr>
        <w:spacing w:line="480" w:lineRule="auto"/>
      </w:pPr>
    </w:p>
    <w:p w14:paraId="7A8DB76A" w14:textId="77777777" w:rsidR="00E91BA5" w:rsidRDefault="00E91BA5" w:rsidP="00E91BA5">
      <w:pPr>
        <w:spacing w:line="480" w:lineRule="auto"/>
      </w:pPr>
    </w:p>
    <w:p w14:paraId="29C24596" w14:textId="77777777" w:rsidR="00E91BA5" w:rsidRDefault="00E91BA5" w:rsidP="00E91BA5">
      <w:pPr>
        <w:spacing w:line="480" w:lineRule="auto"/>
      </w:pPr>
    </w:p>
    <w:p w14:paraId="1CF44A82" w14:textId="77777777" w:rsidR="00DB23A5" w:rsidRDefault="00DB23A5" w:rsidP="00E91BA5">
      <w:pPr>
        <w:spacing w:line="480" w:lineRule="auto"/>
      </w:pPr>
    </w:p>
    <w:tbl>
      <w:tblPr>
        <w:tblW w:w="5000" w:type="pct"/>
        <w:tblLook w:val="04A0" w:firstRow="1" w:lastRow="0" w:firstColumn="1" w:lastColumn="0" w:noHBand="0" w:noVBand="1"/>
      </w:tblPr>
      <w:tblGrid>
        <w:gridCol w:w="3489"/>
        <w:gridCol w:w="1249"/>
        <w:gridCol w:w="1208"/>
        <w:gridCol w:w="1390"/>
        <w:gridCol w:w="970"/>
      </w:tblGrid>
      <w:tr w:rsidR="00E91BA5" w:rsidRPr="00E91BA5" w14:paraId="0D7AC8C2" w14:textId="77777777" w:rsidTr="009554F5">
        <w:trPr>
          <w:trHeight w:val="324"/>
        </w:trPr>
        <w:tc>
          <w:tcPr>
            <w:tcW w:w="5000" w:type="pct"/>
            <w:gridSpan w:val="5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DB2DD9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Table S2. </w:t>
            </w:r>
            <w:r w:rsidRPr="00E91BA5">
              <w:rPr>
                <w:rFonts w:ascii="Times New Roman" w:eastAsia="等线" w:hAnsi="Times New Roman" w:cs="Times New Roman"/>
                <w:color w:val="231F20"/>
                <w:kern w:val="0"/>
                <w:sz w:val="20"/>
                <w:szCs w:val="20"/>
              </w:rPr>
              <w:t>Patient and tumor characteristics by age at diagnosis in SEER dataset.</w:t>
            </w:r>
          </w:p>
        </w:tc>
      </w:tr>
      <w:tr w:rsidR="00E91BA5" w:rsidRPr="00E91BA5" w14:paraId="542A4640" w14:textId="77777777" w:rsidTr="00D218C9">
        <w:trPr>
          <w:trHeight w:val="312"/>
        </w:trPr>
        <w:tc>
          <w:tcPr>
            <w:tcW w:w="2100" w:type="pct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A7475AC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lastRenderedPageBreak/>
              <w:t>Characteristic</w:t>
            </w:r>
          </w:p>
        </w:tc>
        <w:tc>
          <w:tcPr>
            <w:tcW w:w="2316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D30DFE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Age Category, No. (%)</w:t>
            </w:r>
          </w:p>
        </w:tc>
        <w:tc>
          <w:tcPr>
            <w:tcW w:w="584" w:type="pct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BCCA030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0"/>
                <w:szCs w:val="20"/>
              </w:rPr>
              <w:t>P</w:t>
            </w:r>
          </w:p>
        </w:tc>
      </w:tr>
      <w:tr w:rsidR="00E91BA5" w:rsidRPr="00E91BA5" w14:paraId="4F7879FC" w14:textId="77777777" w:rsidTr="00D218C9">
        <w:trPr>
          <w:trHeight w:val="324"/>
        </w:trPr>
        <w:tc>
          <w:tcPr>
            <w:tcW w:w="2100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4D5E5E8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75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E1DB42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8-49 y</w:t>
            </w:r>
          </w:p>
        </w:tc>
        <w:tc>
          <w:tcPr>
            <w:tcW w:w="727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A55510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50-64 y</w:t>
            </w:r>
          </w:p>
        </w:tc>
        <w:tc>
          <w:tcPr>
            <w:tcW w:w="837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BCF15F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65-85 y</w:t>
            </w:r>
          </w:p>
        </w:tc>
        <w:tc>
          <w:tcPr>
            <w:tcW w:w="584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F84A9F1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636A50D5" w14:textId="77777777" w:rsidTr="00D218C9">
        <w:trPr>
          <w:trHeight w:val="324"/>
        </w:trPr>
        <w:tc>
          <w:tcPr>
            <w:tcW w:w="21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ECA711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Sex</w:t>
            </w:r>
          </w:p>
        </w:tc>
        <w:tc>
          <w:tcPr>
            <w:tcW w:w="7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D20DF2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7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6DBD6E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08E77F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A5D85D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&lt;0.0001</w:t>
            </w:r>
          </w:p>
        </w:tc>
      </w:tr>
      <w:tr w:rsidR="00E91BA5" w:rsidRPr="00E91BA5" w14:paraId="5031F95E" w14:textId="77777777" w:rsidTr="00D218C9">
        <w:trPr>
          <w:trHeight w:val="312"/>
        </w:trPr>
        <w:tc>
          <w:tcPr>
            <w:tcW w:w="21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ABEE8C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Female</w:t>
            </w:r>
          </w:p>
        </w:tc>
        <w:tc>
          <w:tcPr>
            <w:tcW w:w="7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EB2B4D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777(13.4)</w:t>
            </w:r>
          </w:p>
        </w:tc>
        <w:tc>
          <w:tcPr>
            <w:tcW w:w="7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E91CE2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3384(25.5)</w:t>
            </w: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0615B1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8087(61.0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B106E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23DF2DAD" w14:textId="77777777" w:rsidTr="00D218C9">
        <w:trPr>
          <w:trHeight w:val="312"/>
        </w:trPr>
        <w:tc>
          <w:tcPr>
            <w:tcW w:w="21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3867D6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Male</w:t>
            </w:r>
          </w:p>
        </w:tc>
        <w:tc>
          <w:tcPr>
            <w:tcW w:w="7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F44AAC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776(9.8)</w:t>
            </w:r>
          </w:p>
        </w:tc>
        <w:tc>
          <w:tcPr>
            <w:tcW w:w="7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E1585D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5174(28.6)</w:t>
            </w: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07C43F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1165(61.6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008444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479DF4F9" w14:textId="77777777" w:rsidTr="00D218C9">
        <w:trPr>
          <w:trHeight w:val="312"/>
        </w:trPr>
        <w:tc>
          <w:tcPr>
            <w:tcW w:w="21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E7FAD2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Race</w:t>
            </w:r>
          </w:p>
        </w:tc>
        <w:tc>
          <w:tcPr>
            <w:tcW w:w="7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8E343D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7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76DBDB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D3648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7813D8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&lt;0.0001</w:t>
            </w:r>
          </w:p>
        </w:tc>
      </w:tr>
      <w:tr w:rsidR="00E91BA5" w:rsidRPr="00E91BA5" w14:paraId="36F8EF6F" w14:textId="77777777" w:rsidTr="00D218C9">
        <w:trPr>
          <w:trHeight w:val="312"/>
        </w:trPr>
        <w:tc>
          <w:tcPr>
            <w:tcW w:w="21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CBD471" w14:textId="7105BF5C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</w:t>
            </w:r>
            <w:r w:rsidR="0039193A" w:rsidRPr="0039193A">
              <w:rPr>
                <w:rFonts w:ascii="Times New Roman" w:eastAsia="等线" w:hAnsi="Times New Roman" w:cs="Times New Roman"/>
                <w:color w:val="FF0000"/>
                <w:kern w:val="0"/>
                <w:sz w:val="20"/>
                <w:szCs w:val="20"/>
                <w:highlight w:val="yellow"/>
              </w:rPr>
              <w:t>Non-Hispanic</w:t>
            </w:r>
            <w:r w:rsidR="0039193A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</w:t>
            </w: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White</w:t>
            </w:r>
          </w:p>
        </w:tc>
        <w:tc>
          <w:tcPr>
            <w:tcW w:w="7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A1C0AD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427(8.7)</w:t>
            </w:r>
          </w:p>
        </w:tc>
        <w:tc>
          <w:tcPr>
            <w:tcW w:w="7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698D94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4241(26.0)</w:t>
            </w: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6953B7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0645(65.3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BD4B27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034A6E47" w14:textId="77777777" w:rsidTr="00D218C9">
        <w:trPr>
          <w:trHeight w:val="312"/>
        </w:trPr>
        <w:tc>
          <w:tcPr>
            <w:tcW w:w="21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064E1E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Black</w:t>
            </w:r>
          </w:p>
        </w:tc>
        <w:tc>
          <w:tcPr>
            <w:tcW w:w="7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EF91BE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625(13.9)</w:t>
            </w:r>
          </w:p>
        </w:tc>
        <w:tc>
          <w:tcPr>
            <w:tcW w:w="7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B6EC61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460(32.4)</w:t>
            </w: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973494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415(53.7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C90ED1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04D97997" w14:textId="77777777" w:rsidTr="00D218C9">
        <w:trPr>
          <w:trHeight w:val="312"/>
        </w:trPr>
        <w:tc>
          <w:tcPr>
            <w:tcW w:w="21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754121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Hispanic</w:t>
            </w:r>
          </w:p>
        </w:tc>
        <w:tc>
          <w:tcPr>
            <w:tcW w:w="7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5076B2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923(18.3)</w:t>
            </w:r>
          </w:p>
        </w:tc>
        <w:tc>
          <w:tcPr>
            <w:tcW w:w="7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E63DC3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475(29.2)</w:t>
            </w: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DC5D67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655(52.5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F7F0B1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457D6D45" w14:textId="77777777" w:rsidTr="00D218C9">
        <w:trPr>
          <w:trHeight w:val="312"/>
        </w:trPr>
        <w:tc>
          <w:tcPr>
            <w:tcW w:w="21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1A4DAE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Asian</w:t>
            </w:r>
          </w:p>
        </w:tc>
        <w:tc>
          <w:tcPr>
            <w:tcW w:w="7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22CC0C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512(10.1)</w:t>
            </w:r>
          </w:p>
        </w:tc>
        <w:tc>
          <w:tcPr>
            <w:tcW w:w="7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FADF46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244(24.5)</w:t>
            </w: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543E05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3331(65.5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DC2B7F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3C08F872" w14:textId="77777777" w:rsidTr="00D218C9">
        <w:trPr>
          <w:trHeight w:val="312"/>
        </w:trPr>
        <w:tc>
          <w:tcPr>
            <w:tcW w:w="21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D5CA80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Other</w:t>
            </w:r>
          </w:p>
        </w:tc>
        <w:tc>
          <w:tcPr>
            <w:tcW w:w="7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C699EB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41(16.2)</w:t>
            </w:r>
          </w:p>
        </w:tc>
        <w:tc>
          <w:tcPr>
            <w:tcW w:w="7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0BAB4E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75(29.6)</w:t>
            </w: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B7AE7F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37(54.2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AE0BD5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54B2DD5F" w14:textId="77777777" w:rsidTr="00D218C9">
        <w:trPr>
          <w:trHeight w:val="312"/>
        </w:trPr>
        <w:tc>
          <w:tcPr>
            <w:tcW w:w="21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2FEFE0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Unknown</w:t>
            </w:r>
          </w:p>
        </w:tc>
        <w:tc>
          <w:tcPr>
            <w:tcW w:w="7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1242A3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5(15.2)</w:t>
            </w:r>
          </w:p>
        </w:tc>
        <w:tc>
          <w:tcPr>
            <w:tcW w:w="7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932E06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63(40.1)</w:t>
            </w: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59689C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69(43.9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0EE6A4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74AA87C1" w14:textId="77777777" w:rsidTr="00D218C9">
        <w:trPr>
          <w:trHeight w:val="336"/>
        </w:trPr>
        <w:tc>
          <w:tcPr>
            <w:tcW w:w="21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E35D66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Marital status</w:t>
            </w:r>
          </w:p>
        </w:tc>
        <w:tc>
          <w:tcPr>
            <w:tcW w:w="7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8314BA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7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BF1B61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8A4317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3C7D94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&lt;0.0001</w:t>
            </w:r>
          </w:p>
        </w:tc>
      </w:tr>
      <w:tr w:rsidR="00E91BA5" w:rsidRPr="00E91BA5" w14:paraId="2729BE7B" w14:textId="77777777" w:rsidTr="00D218C9">
        <w:trPr>
          <w:trHeight w:val="336"/>
        </w:trPr>
        <w:tc>
          <w:tcPr>
            <w:tcW w:w="21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26F405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Married</w:t>
            </w:r>
          </w:p>
        </w:tc>
        <w:tc>
          <w:tcPr>
            <w:tcW w:w="7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6C35DC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112(11.2)</w:t>
            </w:r>
          </w:p>
        </w:tc>
        <w:tc>
          <w:tcPr>
            <w:tcW w:w="7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5B3527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5373(28.6)</w:t>
            </w: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12F927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1301(60.2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ED1ACB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0872E41C" w14:textId="77777777" w:rsidTr="00D218C9">
        <w:trPr>
          <w:trHeight w:val="312"/>
        </w:trPr>
        <w:tc>
          <w:tcPr>
            <w:tcW w:w="21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7D3B45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Single</w:t>
            </w:r>
          </w:p>
        </w:tc>
        <w:tc>
          <w:tcPr>
            <w:tcW w:w="7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577D96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939(23.8)</w:t>
            </w:r>
          </w:p>
        </w:tc>
        <w:tc>
          <w:tcPr>
            <w:tcW w:w="7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79D42F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362(34.5)</w:t>
            </w: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CDF01C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650(41.8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811E44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50FD6822" w14:textId="77777777" w:rsidTr="00D218C9">
        <w:trPr>
          <w:trHeight w:val="312"/>
        </w:trPr>
        <w:tc>
          <w:tcPr>
            <w:tcW w:w="21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A5ABA3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Other</w:t>
            </w:r>
          </w:p>
        </w:tc>
        <w:tc>
          <w:tcPr>
            <w:tcW w:w="7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65F2A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319(4.5)</w:t>
            </w:r>
          </w:p>
        </w:tc>
        <w:tc>
          <w:tcPr>
            <w:tcW w:w="7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6D84A7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375(19.2)</w:t>
            </w: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86F5ED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5466(76.3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9562D5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5178ACE8" w14:textId="77777777" w:rsidTr="00D218C9">
        <w:trPr>
          <w:trHeight w:val="312"/>
        </w:trPr>
        <w:tc>
          <w:tcPr>
            <w:tcW w:w="21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90C9C7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Unknown</w:t>
            </w:r>
          </w:p>
        </w:tc>
        <w:tc>
          <w:tcPr>
            <w:tcW w:w="7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99A092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83(12.5)</w:t>
            </w:r>
          </w:p>
        </w:tc>
        <w:tc>
          <w:tcPr>
            <w:tcW w:w="7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B1F39A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448(30.6)</w:t>
            </w: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DB50BC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835(57.0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B50475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58F5AB2F" w14:textId="77777777" w:rsidTr="00D218C9">
        <w:trPr>
          <w:trHeight w:val="312"/>
        </w:trPr>
        <w:tc>
          <w:tcPr>
            <w:tcW w:w="21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8E2729" w14:textId="77777777" w:rsidR="00E91BA5" w:rsidRPr="00E91BA5" w:rsidRDefault="00E91BA5" w:rsidP="00E91BA5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Insurance status</w:t>
            </w:r>
          </w:p>
        </w:tc>
        <w:tc>
          <w:tcPr>
            <w:tcW w:w="7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81126E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7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ACEB2F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C77990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8F5D29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&lt;0.0001</w:t>
            </w:r>
          </w:p>
        </w:tc>
      </w:tr>
      <w:tr w:rsidR="00E91BA5" w:rsidRPr="00E91BA5" w14:paraId="74E64EC1" w14:textId="77777777" w:rsidTr="00D218C9">
        <w:trPr>
          <w:trHeight w:val="312"/>
        </w:trPr>
        <w:tc>
          <w:tcPr>
            <w:tcW w:w="21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B51A3D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Uninsured</w:t>
            </w:r>
          </w:p>
        </w:tc>
        <w:tc>
          <w:tcPr>
            <w:tcW w:w="7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BC9324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45(28.7)</w:t>
            </w:r>
          </w:p>
        </w:tc>
        <w:tc>
          <w:tcPr>
            <w:tcW w:w="7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65A505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77(54.7)</w:t>
            </w: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787B98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84(16.6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2A5AB2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1CF301F6" w14:textId="77777777" w:rsidTr="00D218C9">
        <w:trPr>
          <w:trHeight w:val="312"/>
        </w:trPr>
        <w:tc>
          <w:tcPr>
            <w:tcW w:w="21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683820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Insured</w:t>
            </w:r>
          </w:p>
        </w:tc>
        <w:tc>
          <w:tcPr>
            <w:tcW w:w="7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3E00C3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711(11.1)</w:t>
            </w:r>
          </w:p>
        </w:tc>
        <w:tc>
          <w:tcPr>
            <w:tcW w:w="7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B00A36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4449(28.8)</w:t>
            </w: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849D7F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9307(60.2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9AEFEC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50332EEA" w14:textId="77777777" w:rsidTr="00D218C9">
        <w:trPr>
          <w:trHeight w:val="312"/>
        </w:trPr>
        <w:tc>
          <w:tcPr>
            <w:tcW w:w="21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9EE9F3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Unknown</w:t>
            </w:r>
          </w:p>
        </w:tc>
        <w:tc>
          <w:tcPr>
            <w:tcW w:w="7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81CFDE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697(11.0)</w:t>
            </w:r>
          </w:p>
        </w:tc>
        <w:tc>
          <w:tcPr>
            <w:tcW w:w="7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104127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3832(24.9)</w:t>
            </w: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A05646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9861(64.1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1AA4DB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167FF73B" w14:textId="77777777" w:rsidTr="00D218C9">
        <w:trPr>
          <w:trHeight w:val="468"/>
        </w:trPr>
        <w:tc>
          <w:tcPr>
            <w:tcW w:w="21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9B9A2D" w14:textId="77777777" w:rsidR="00E91BA5" w:rsidRPr="00E91BA5" w:rsidRDefault="00E91BA5" w:rsidP="00E91BA5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Tumor location</w:t>
            </w:r>
          </w:p>
        </w:tc>
        <w:tc>
          <w:tcPr>
            <w:tcW w:w="7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76A204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7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323BFC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3405CB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CF0F05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&lt;0.0001</w:t>
            </w:r>
          </w:p>
        </w:tc>
      </w:tr>
      <w:tr w:rsidR="00E91BA5" w:rsidRPr="00E91BA5" w14:paraId="5AB8F859" w14:textId="77777777" w:rsidTr="00D218C9">
        <w:trPr>
          <w:trHeight w:val="372"/>
        </w:trPr>
        <w:tc>
          <w:tcPr>
            <w:tcW w:w="21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3C3FB1" w14:textId="77777777" w:rsidR="00E91BA5" w:rsidRPr="00E91BA5" w:rsidRDefault="00E91BA5" w:rsidP="00E91BA5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Upper</w:t>
            </w:r>
          </w:p>
        </w:tc>
        <w:tc>
          <w:tcPr>
            <w:tcW w:w="7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64380E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720(9.5)</w:t>
            </w:r>
          </w:p>
        </w:tc>
        <w:tc>
          <w:tcPr>
            <w:tcW w:w="7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C720E3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353(31.2)</w:t>
            </w: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45A052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4480(59.3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244D5F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7C3E389D" w14:textId="77777777" w:rsidTr="00D218C9">
        <w:trPr>
          <w:trHeight w:val="360"/>
        </w:trPr>
        <w:tc>
          <w:tcPr>
            <w:tcW w:w="21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1C4913" w14:textId="77777777" w:rsidR="00E91BA5" w:rsidRPr="00E91BA5" w:rsidRDefault="00E91BA5" w:rsidP="00E91BA5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Moderate</w:t>
            </w:r>
          </w:p>
        </w:tc>
        <w:tc>
          <w:tcPr>
            <w:tcW w:w="7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2C101B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439(12.7)</w:t>
            </w:r>
          </w:p>
        </w:tc>
        <w:tc>
          <w:tcPr>
            <w:tcW w:w="7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72AA1C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973(28.1)</w:t>
            </w: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F4C6E5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051(59.2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7F070C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2C51BD17" w14:textId="77777777" w:rsidTr="00D218C9">
        <w:trPr>
          <w:trHeight w:val="312"/>
        </w:trPr>
        <w:tc>
          <w:tcPr>
            <w:tcW w:w="21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0ED665" w14:textId="77777777" w:rsidR="00E91BA5" w:rsidRPr="00E91BA5" w:rsidRDefault="00E91BA5" w:rsidP="00E91BA5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Lower</w:t>
            </w:r>
          </w:p>
        </w:tc>
        <w:tc>
          <w:tcPr>
            <w:tcW w:w="7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43C82B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768(9.7)</w:t>
            </w:r>
          </w:p>
        </w:tc>
        <w:tc>
          <w:tcPr>
            <w:tcW w:w="7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62ED9E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811(22.9)</w:t>
            </w: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4291A1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5324(67.4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D98F0C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57097082" w14:textId="77777777" w:rsidTr="00D218C9">
        <w:trPr>
          <w:trHeight w:val="312"/>
        </w:trPr>
        <w:tc>
          <w:tcPr>
            <w:tcW w:w="21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CFED40" w14:textId="77777777" w:rsidR="00E91BA5" w:rsidRPr="00E91BA5" w:rsidRDefault="00E91BA5" w:rsidP="00E91BA5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Whole</w:t>
            </w:r>
          </w:p>
        </w:tc>
        <w:tc>
          <w:tcPr>
            <w:tcW w:w="7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CD9E8C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86(13.0)</w:t>
            </w:r>
          </w:p>
        </w:tc>
        <w:tc>
          <w:tcPr>
            <w:tcW w:w="7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4822B9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603(27.3)</w:t>
            </w: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68E017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319(59.7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698468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743B0D56" w14:textId="77777777" w:rsidTr="00D218C9">
        <w:trPr>
          <w:trHeight w:val="312"/>
        </w:trPr>
        <w:tc>
          <w:tcPr>
            <w:tcW w:w="21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2E0631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Unknown</w:t>
            </w:r>
          </w:p>
        </w:tc>
        <w:tc>
          <w:tcPr>
            <w:tcW w:w="7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B04CE9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340(13.1)</w:t>
            </w:r>
          </w:p>
        </w:tc>
        <w:tc>
          <w:tcPr>
            <w:tcW w:w="7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834895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818(27.5)</w:t>
            </w: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844FFA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6078(59.4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FCE71D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6CFE4590" w14:textId="77777777" w:rsidTr="00D218C9">
        <w:trPr>
          <w:trHeight w:val="312"/>
        </w:trPr>
        <w:tc>
          <w:tcPr>
            <w:tcW w:w="21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7B993A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Grade </w:t>
            </w:r>
          </w:p>
        </w:tc>
        <w:tc>
          <w:tcPr>
            <w:tcW w:w="7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B1F8A5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7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9CC315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F4E11C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6CB8E7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&lt;0.0001</w:t>
            </w:r>
          </w:p>
        </w:tc>
      </w:tr>
      <w:tr w:rsidR="00E91BA5" w:rsidRPr="00E91BA5" w14:paraId="26C85C21" w14:textId="77777777" w:rsidTr="00D218C9">
        <w:trPr>
          <w:trHeight w:val="312"/>
        </w:trPr>
        <w:tc>
          <w:tcPr>
            <w:tcW w:w="21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FA8BC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I</w:t>
            </w:r>
          </w:p>
        </w:tc>
        <w:tc>
          <w:tcPr>
            <w:tcW w:w="7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B92536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344(11.8)</w:t>
            </w:r>
          </w:p>
        </w:tc>
        <w:tc>
          <w:tcPr>
            <w:tcW w:w="7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D57EA1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892(30.6)</w:t>
            </w: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67C38C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678(57.6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C5C29F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6EF8D2F6" w14:textId="77777777" w:rsidTr="00D218C9">
        <w:trPr>
          <w:trHeight w:val="312"/>
        </w:trPr>
        <w:tc>
          <w:tcPr>
            <w:tcW w:w="21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8315F5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II</w:t>
            </w:r>
          </w:p>
        </w:tc>
        <w:tc>
          <w:tcPr>
            <w:tcW w:w="7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EE4C25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434(6.2)</w:t>
            </w:r>
          </w:p>
        </w:tc>
        <w:tc>
          <w:tcPr>
            <w:tcW w:w="7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EBEFE5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603(22.8)</w:t>
            </w: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5F16D5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4981(71.0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FBBFC5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47A53DE8" w14:textId="77777777" w:rsidTr="00D218C9">
        <w:trPr>
          <w:trHeight w:val="312"/>
        </w:trPr>
        <w:tc>
          <w:tcPr>
            <w:tcW w:w="21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C224DF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III</w:t>
            </w:r>
          </w:p>
        </w:tc>
        <w:tc>
          <w:tcPr>
            <w:tcW w:w="7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0D6271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657(11.6)</w:t>
            </w:r>
          </w:p>
        </w:tc>
        <w:tc>
          <w:tcPr>
            <w:tcW w:w="7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866450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3762(26.2)</w:t>
            </w: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C3340B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8927(62.2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B061D0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2B902B0A" w14:textId="77777777" w:rsidTr="00D218C9">
        <w:trPr>
          <w:trHeight w:val="312"/>
        </w:trPr>
        <w:tc>
          <w:tcPr>
            <w:tcW w:w="21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44C2DA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IV</w:t>
            </w:r>
          </w:p>
        </w:tc>
        <w:tc>
          <w:tcPr>
            <w:tcW w:w="7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F3E94E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10(13.2)</w:t>
            </w:r>
          </w:p>
        </w:tc>
        <w:tc>
          <w:tcPr>
            <w:tcW w:w="7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4A3373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48(29.8)</w:t>
            </w: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A47BA6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473(56.9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2863F9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64FC7CB1" w14:textId="77777777" w:rsidTr="00D218C9">
        <w:trPr>
          <w:trHeight w:val="312"/>
        </w:trPr>
        <w:tc>
          <w:tcPr>
            <w:tcW w:w="21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CFE178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Unknown</w:t>
            </w:r>
          </w:p>
        </w:tc>
        <w:tc>
          <w:tcPr>
            <w:tcW w:w="7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099355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008(16.1)</w:t>
            </w:r>
          </w:p>
        </w:tc>
        <w:tc>
          <w:tcPr>
            <w:tcW w:w="7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65FC71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053(32.8)</w:t>
            </w: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926FB6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3193(51.1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D49247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14045085" w14:textId="77777777" w:rsidTr="00D218C9">
        <w:trPr>
          <w:trHeight w:val="312"/>
        </w:trPr>
        <w:tc>
          <w:tcPr>
            <w:tcW w:w="21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487668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Stage</w:t>
            </w:r>
          </w:p>
        </w:tc>
        <w:tc>
          <w:tcPr>
            <w:tcW w:w="7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F34109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7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12B42A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966415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8A55A4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&lt;0.0001</w:t>
            </w:r>
          </w:p>
        </w:tc>
      </w:tr>
      <w:tr w:rsidR="00E91BA5" w:rsidRPr="00E91BA5" w14:paraId="17D1A52C" w14:textId="77777777" w:rsidTr="00D218C9">
        <w:trPr>
          <w:trHeight w:val="312"/>
        </w:trPr>
        <w:tc>
          <w:tcPr>
            <w:tcW w:w="21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91ACED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I</w:t>
            </w:r>
          </w:p>
        </w:tc>
        <w:tc>
          <w:tcPr>
            <w:tcW w:w="7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A3B2D2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709(8.8)</w:t>
            </w:r>
          </w:p>
        </w:tc>
        <w:tc>
          <w:tcPr>
            <w:tcW w:w="7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10215F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260(28.0)</w:t>
            </w: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DCEF62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5102(63.2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D87371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0912C44A" w14:textId="77777777" w:rsidTr="00D218C9">
        <w:trPr>
          <w:trHeight w:val="312"/>
        </w:trPr>
        <w:tc>
          <w:tcPr>
            <w:tcW w:w="21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BA4AD8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II</w:t>
            </w:r>
          </w:p>
        </w:tc>
        <w:tc>
          <w:tcPr>
            <w:tcW w:w="7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D633B5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353(9.0)</w:t>
            </w:r>
          </w:p>
        </w:tc>
        <w:tc>
          <w:tcPr>
            <w:tcW w:w="7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8A8E87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022(26.1)</w:t>
            </w: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8AC0D7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539(64.9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14ABE1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5D59AF10" w14:textId="77777777" w:rsidTr="00D218C9">
        <w:trPr>
          <w:trHeight w:val="312"/>
        </w:trPr>
        <w:tc>
          <w:tcPr>
            <w:tcW w:w="21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00ED6D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III</w:t>
            </w:r>
          </w:p>
        </w:tc>
        <w:tc>
          <w:tcPr>
            <w:tcW w:w="7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A13E53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489(10.5)</w:t>
            </w:r>
          </w:p>
        </w:tc>
        <w:tc>
          <w:tcPr>
            <w:tcW w:w="7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0B3D1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212(26.0)</w:t>
            </w: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5F4593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965(63.5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FCDA90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21E4409B" w14:textId="77777777" w:rsidTr="00D218C9">
        <w:trPr>
          <w:trHeight w:val="312"/>
        </w:trPr>
        <w:tc>
          <w:tcPr>
            <w:tcW w:w="21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9DD041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IV</w:t>
            </w:r>
          </w:p>
        </w:tc>
        <w:tc>
          <w:tcPr>
            <w:tcW w:w="7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4B267A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455(17.6)</w:t>
            </w:r>
          </w:p>
        </w:tc>
        <w:tc>
          <w:tcPr>
            <w:tcW w:w="7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10007E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827(31.9)</w:t>
            </w: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EFCA5F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309(50.5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338E3B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7A2E1068" w14:textId="77777777" w:rsidTr="00D218C9">
        <w:trPr>
          <w:trHeight w:val="312"/>
        </w:trPr>
        <w:tc>
          <w:tcPr>
            <w:tcW w:w="21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8F459C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Unknown</w:t>
            </w:r>
          </w:p>
        </w:tc>
        <w:tc>
          <w:tcPr>
            <w:tcW w:w="7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6E6091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547(12.8)</w:t>
            </w:r>
          </w:p>
        </w:tc>
        <w:tc>
          <w:tcPr>
            <w:tcW w:w="7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7B6DEC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3237(26.7)</w:t>
            </w: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34C901" w14:textId="3D726ED4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7</w:t>
            </w:r>
            <w:r w:rsidR="00AD7C0C" w:rsidRPr="00AD7C0C">
              <w:rPr>
                <w:rFonts w:ascii="Times New Roman" w:eastAsia="等线" w:hAnsi="Times New Roman" w:cs="Times New Roman"/>
                <w:color w:val="FF0000"/>
                <w:kern w:val="0"/>
                <w:sz w:val="20"/>
                <w:szCs w:val="20"/>
                <w:highlight w:val="yellow"/>
              </w:rPr>
              <w:t>3</w:t>
            </w: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37(60.5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101622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0E46D7B6" w14:textId="77777777" w:rsidTr="00D218C9">
        <w:trPr>
          <w:trHeight w:val="312"/>
        </w:trPr>
        <w:tc>
          <w:tcPr>
            <w:tcW w:w="285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3861F0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Surgery and chemotherapy</w:t>
            </w:r>
          </w:p>
        </w:tc>
        <w:tc>
          <w:tcPr>
            <w:tcW w:w="7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120D48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943582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D59877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&lt;0.0001</w:t>
            </w:r>
          </w:p>
        </w:tc>
      </w:tr>
      <w:tr w:rsidR="00E91BA5" w:rsidRPr="00E91BA5" w14:paraId="013A5958" w14:textId="77777777" w:rsidTr="00D218C9">
        <w:trPr>
          <w:trHeight w:val="408"/>
        </w:trPr>
        <w:tc>
          <w:tcPr>
            <w:tcW w:w="21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CE29B9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Surgery only</w:t>
            </w:r>
          </w:p>
        </w:tc>
        <w:tc>
          <w:tcPr>
            <w:tcW w:w="7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23786B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201(9.2)</w:t>
            </w:r>
          </w:p>
        </w:tc>
        <w:tc>
          <w:tcPr>
            <w:tcW w:w="7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CF9563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5905(24.6)</w:t>
            </w:r>
          </w:p>
        </w:tc>
        <w:tc>
          <w:tcPr>
            <w:tcW w:w="8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A2BBC0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5934(66.3)</w:t>
            </w:r>
          </w:p>
        </w:tc>
        <w:tc>
          <w:tcPr>
            <w:tcW w:w="5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0984D9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E91BA5" w:rsidRPr="00E91BA5" w14:paraId="73DF97CF" w14:textId="77777777" w:rsidTr="00D218C9">
        <w:trPr>
          <w:trHeight w:val="324"/>
        </w:trPr>
        <w:tc>
          <w:tcPr>
            <w:tcW w:w="210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8236A6" w14:textId="77777777" w:rsidR="00E91BA5" w:rsidRPr="00E91BA5" w:rsidRDefault="00E91BA5" w:rsidP="00E91BA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 Surgery plus chemotherapy</w:t>
            </w:r>
          </w:p>
        </w:tc>
        <w:tc>
          <w:tcPr>
            <w:tcW w:w="75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774231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352(18.5)</w:t>
            </w:r>
          </w:p>
        </w:tc>
        <w:tc>
          <w:tcPr>
            <w:tcW w:w="727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332678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653(36.2)</w:t>
            </w:r>
          </w:p>
        </w:tc>
        <w:tc>
          <w:tcPr>
            <w:tcW w:w="837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57AD2D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E91BA5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3318(45.3)</w:t>
            </w:r>
          </w:p>
        </w:tc>
        <w:tc>
          <w:tcPr>
            <w:tcW w:w="584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9B5A2F" w14:textId="77777777" w:rsidR="00E91BA5" w:rsidRPr="00E91BA5" w:rsidRDefault="00E91BA5" w:rsidP="00E91BA5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</w:tbl>
    <w:p w14:paraId="63CFDF20" w14:textId="77777777" w:rsidR="00D218C9" w:rsidRDefault="00D218C9" w:rsidP="009554F5"/>
    <w:tbl>
      <w:tblPr>
        <w:tblW w:w="8897" w:type="dxa"/>
        <w:tblLook w:val="04A0" w:firstRow="1" w:lastRow="0" w:firstColumn="1" w:lastColumn="0" w:noHBand="0" w:noVBand="1"/>
      </w:tblPr>
      <w:tblGrid>
        <w:gridCol w:w="781"/>
        <w:gridCol w:w="843"/>
        <w:gridCol w:w="843"/>
        <w:gridCol w:w="747"/>
        <w:gridCol w:w="1456"/>
        <w:gridCol w:w="923"/>
        <w:gridCol w:w="923"/>
        <w:gridCol w:w="747"/>
        <w:gridCol w:w="1781"/>
      </w:tblGrid>
      <w:tr w:rsidR="00D218C9" w:rsidRPr="00D861F9" w14:paraId="49E98058" w14:textId="77777777" w:rsidTr="00656D0D">
        <w:trPr>
          <w:trHeight w:val="288"/>
        </w:trPr>
        <w:tc>
          <w:tcPr>
            <w:tcW w:w="8897" w:type="dxa"/>
            <w:gridSpan w:val="9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8AFC370" w14:textId="77777777" w:rsidR="00D218C9" w:rsidRPr="00C836D1" w:rsidRDefault="00D218C9" w:rsidP="00C836D1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C836D1">
              <w:rPr>
                <w:rFonts w:ascii="Times New Roman" w:eastAsia="等线" w:hAnsi="Times New Roman" w:cs="Times New Roman"/>
                <w:b/>
                <w:color w:val="000000"/>
                <w:kern w:val="0"/>
                <w:sz w:val="20"/>
                <w:szCs w:val="20"/>
              </w:rPr>
              <w:lastRenderedPageBreak/>
              <w:t xml:space="preserve">Table </w:t>
            </w:r>
            <w:r w:rsidR="00C836D1" w:rsidRPr="00C836D1">
              <w:rPr>
                <w:rFonts w:ascii="Times New Roman" w:eastAsia="等线" w:hAnsi="Times New Roman" w:cs="Times New Roman" w:hint="eastAsia"/>
                <w:b/>
                <w:color w:val="000000"/>
                <w:kern w:val="0"/>
                <w:sz w:val="20"/>
                <w:szCs w:val="20"/>
              </w:rPr>
              <w:t>S3</w:t>
            </w:r>
            <w:r w:rsidRPr="00C836D1">
              <w:rPr>
                <w:rFonts w:ascii="Times New Roman" w:eastAsia="等线" w:hAnsi="Times New Roman" w:cs="Times New Roman"/>
                <w:b/>
                <w:color w:val="000000"/>
                <w:kern w:val="0"/>
                <w:sz w:val="20"/>
                <w:szCs w:val="20"/>
              </w:rPr>
              <w:t>.</w:t>
            </w:r>
            <w:r w:rsidRPr="00C836D1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Likelihood of Receiving Postoperative Systemic Chemotherapy for Young (18-49 Years) and Middle-Aged (50-64 Years) Male Patients vs Older Male Patients (65-75 Years) Diagnosed as Having Gastric Cancer in China and SEER datasets.</w:t>
            </w:r>
          </w:p>
        </w:tc>
      </w:tr>
      <w:tr w:rsidR="00D218C9" w:rsidRPr="00D861F9" w14:paraId="5F62657D" w14:textId="77777777" w:rsidTr="00656D0D">
        <w:trPr>
          <w:trHeight w:val="288"/>
        </w:trPr>
        <w:tc>
          <w:tcPr>
            <w:tcW w:w="0" w:type="auto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ED95F3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Variable</w:t>
            </w:r>
          </w:p>
        </w:tc>
        <w:tc>
          <w:tcPr>
            <w:tcW w:w="0" w:type="auto"/>
            <w:gridSpan w:val="4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9E46E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China dataset</w:t>
            </w:r>
          </w:p>
        </w:tc>
        <w:tc>
          <w:tcPr>
            <w:tcW w:w="4372" w:type="dxa"/>
            <w:gridSpan w:val="4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1395B0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SEER dataset</w:t>
            </w:r>
          </w:p>
        </w:tc>
      </w:tr>
      <w:tr w:rsidR="00D218C9" w:rsidRPr="00D861F9" w14:paraId="6429EBC4" w14:textId="77777777" w:rsidTr="00656D0D">
        <w:trPr>
          <w:trHeight w:val="276"/>
        </w:trPr>
        <w:tc>
          <w:tcPr>
            <w:tcW w:w="0" w:type="auto"/>
            <w:vMerge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5CDC6378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E0E47D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Receipt of Chemotherapy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7AA467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Odds Ratio for Receiving Chemotherapy (95%CI)</w:t>
            </w:r>
          </w:p>
        </w:tc>
        <w:tc>
          <w:tcPr>
            <w:tcW w:w="0" w:type="auto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5EC9EE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Receipt of Chemotherapy</w:t>
            </w:r>
          </w:p>
        </w:tc>
        <w:tc>
          <w:tcPr>
            <w:tcW w:w="1781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17582D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Odds Ratio for Receiving Chemotherapy (95%CI)</w:t>
            </w:r>
          </w:p>
        </w:tc>
      </w:tr>
      <w:tr w:rsidR="00D218C9" w:rsidRPr="00D861F9" w14:paraId="592EC145" w14:textId="77777777" w:rsidTr="00656D0D">
        <w:trPr>
          <w:trHeight w:val="288"/>
        </w:trPr>
        <w:tc>
          <w:tcPr>
            <w:tcW w:w="0" w:type="auto"/>
            <w:vMerge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3746A0BC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9120AB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Yes (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9F07D3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No (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FC2355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  <w:t>P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7E4737C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2F1C56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Yes (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5EE33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No (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406663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  <w:t>P</w:t>
            </w:r>
          </w:p>
        </w:tc>
        <w:tc>
          <w:tcPr>
            <w:tcW w:w="178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CA4CBE3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</w:tr>
      <w:tr w:rsidR="00D218C9" w:rsidRPr="00D861F9" w14:paraId="561FE629" w14:textId="77777777" w:rsidTr="00656D0D">
        <w:trPr>
          <w:trHeight w:val="276"/>
        </w:trPr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94D01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Al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C1081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A2097D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52FE84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&lt;0.0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FADC68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E63C14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9B8AE1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2BBBBF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&lt;0.0001</w:t>
            </w:r>
          </w:p>
        </w:tc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CE5858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</w:tr>
      <w:tr w:rsidR="00D218C9" w:rsidRPr="00D861F9" w14:paraId="2D2CC049" w14:textId="77777777" w:rsidTr="00656D0D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CD8398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8-49 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3E29C0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93(64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D461D2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73(35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B9A289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9D3551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.061(1.690-2.52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132C36" w14:textId="77777777" w:rsidR="00D218C9" w:rsidRPr="00D861F9" w:rsidRDefault="00656D0D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16"/>
                <w:szCs w:val="16"/>
              </w:rPr>
              <w:t>679(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8.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93C78C" w14:textId="77777777" w:rsidR="00D218C9" w:rsidRPr="00D861F9" w:rsidRDefault="00656D0D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097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1.8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5AF49E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671210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.</w:t>
            </w:r>
            <w:r w:rsidR="00656D0D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9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9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2.</w:t>
            </w:r>
            <w:r w:rsidR="00656D0D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9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-3.</w:t>
            </w:r>
            <w:r w:rsidR="00656D0D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5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</w:tr>
      <w:tr w:rsidR="00D218C9" w:rsidRPr="00D861F9" w14:paraId="6621E715" w14:textId="77777777" w:rsidTr="00656D0D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D98D82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0-64 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1677AA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987(57.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F97A85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741(42.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DDF7E9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C9D4E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.506(1.285-1.76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AB9653" w14:textId="77777777" w:rsidR="00D218C9" w:rsidRPr="00D861F9" w:rsidRDefault="00656D0D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655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2.0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B2B196" w14:textId="77777777" w:rsidR="00D218C9" w:rsidRPr="00D861F9" w:rsidRDefault="00656D0D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519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8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53B39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1E6BFE" w14:textId="77777777" w:rsidR="00D218C9" w:rsidRPr="00D861F9" w:rsidRDefault="00656D0D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.11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1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95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-2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9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</w:tr>
      <w:tr w:rsidR="00D218C9" w:rsidRPr="00D861F9" w14:paraId="614CCE24" w14:textId="77777777" w:rsidTr="00656D0D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AAFB8D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5-85 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8131C7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73(47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5F8C29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22(52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90FE2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73D2C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6ABCC4" w14:textId="77777777" w:rsidR="00D218C9" w:rsidRPr="00D861F9" w:rsidRDefault="00656D0D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072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8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D89155" w14:textId="77777777" w:rsidR="00D218C9" w:rsidRPr="00D861F9" w:rsidRDefault="00656D0D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9093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1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4C3375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5EF795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</w:tr>
      <w:tr w:rsidR="00D218C9" w:rsidRPr="00D861F9" w14:paraId="093998DF" w14:textId="77777777" w:rsidTr="00656D0D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8D3210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Stage 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C67ABB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5F5FDA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ED1B38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&lt;0.0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39F1D5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FF64F4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D09FC2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8DBB62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&lt;0.0001</w:t>
            </w:r>
          </w:p>
        </w:tc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5A5347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</w:tr>
      <w:tr w:rsidR="00D218C9" w:rsidRPr="00D861F9" w14:paraId="4EEDE9F1" w14:textId="77777777" w:rsidTr="00656D0D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AA60D5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8-49 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51793D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6(44.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A4D2EE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3(55.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3CE705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779058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.478(1.496-4.10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E95E87" w14:textId="77777777" w:rsidR="00D218C9" w:rsidRPr="00D861F9" w:rsidRDefault="00656D0D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0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4.7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DC43BA" w14:textId="77777777" w:rsidR="00D218C9" w:rsidRPr="00D861F9" w:rsidRDefault="00656D0D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90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5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1EF283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4A716A" w14:textId="77777777" w:rsidR="00D218C9" w:rsidRPr="00D861F9" w:rsidRDefault="00656D0D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.18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1.53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-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</w:tr>
      <w:tr w:rsidR="00D218C9" w:rsidRPr="00D861F9" w14:paraId="021A320B" w14:textId="77777777" w:rsidTr="00656D0D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3494E6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0-64 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4106EF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17(36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B3CE53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03(63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FF1547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E01771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.903(1.231-2.94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F00AF0" w14:textId="77777777" w:rsidR="00D218C9" w:rsidRPr="00D861F9" w:rsidRDefault="00656D0D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69(12.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E07E91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656D0D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62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 w:rsidR="00656D0D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7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="00656D0D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64514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8FBB89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.</w:t>
            </w:r>
            <w:r w:rsidR="00656D0D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7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1.</w:t>
            </w:r>
            <w:r w:rsidR="00656D0D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5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-</w:t>
            </w:r>
            <w:r w:rsidR="00656D0D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.27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</w:tr>
      <w:tr w:rsidR="00D218C9" w:rsidRPr="00D861F9" w14:paraId="1ECCACB9" w14:textId="77777777" w:rsidTr="00656D0D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FE771C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5-85 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2C4B77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8(23.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580119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27(77.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2F195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ECD33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708588" w14:textId="77777777" w:rsidR="00D218C9" w:rsidRPr="00D861F9" w:rsidRDefault="00656D0D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09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7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BF78FD" w14:textId="77777777" w:rsidR="00D218C9" w:rsidRPr="00D861F9" w:rsidRDefault="00656D0D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798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93.0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915FC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14DF70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</w:tr>
      <w:tr w:rsidR="00D218C9" w:rsidRPr="00D861F9" w14:paraId="3C1BB4CD" w14:textId="77777777" w:rsidTr="00656D0D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0AF14D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Stage I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D7E460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6102B4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B18656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&lt;0.0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7B6E02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37F142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2F431A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2DF2E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&lt;0.0001</w:t>
            </w:r>
          </w:p>
        </w:tc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CCFD3B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</w:tr>
      <w:tr w:rsidR="00D218C9" w:rsidRPr="00D861F9" w14:paraId="1F4D16D9" w14:textId="77777777" w:rsidTr="00656D0D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F3E1C9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8-49 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29902B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13(72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8CABA5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3(27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A1B39A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7412E9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.068(1.297-3.29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0620C7" w14:textId="77777777" w:rsidR="00D218C9" w:rsidRPr="00D861F9" w:rsidRDefault="00656D0D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15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6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7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244B9C" w14:textId="77777777" w:rsidR="00D218C9" w:rsidRPr="00D861F9" w:rsidRDefault="00656D0D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8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3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7566ED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FA8855" w14:textId="77777777" w:rsidR="00D218C9" w:rsidRPr="00D861F9" w:rsidRDefault="00656D0D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.3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5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2.4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-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5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</w:tr>
      <w:tr w:rsidR="00D218C9" w:rsidRPr="00D861F9" w14:paraId="2E89C472" w14:textId="77777777" w:rsidTr="00656D0D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7240DF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0-64 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2F9424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43(63.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52D68F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41(36.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FE0F9A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A9771D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.343(0.943-1.91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4B6A3B" w14:textId="77777777" w:rsidR="00D218C9" w:rsidRPr="00D861F9" w:rsidRDefault="00656D0D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28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3712FA" w14:textId="77777777" w:rsidR="00D218C9" w:rsidRPr="00D861F9" w:rsidRDefault="00656D0D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25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9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DFEDD7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B43609" w14:textId="77777777" w:rsidR="00D218C9" w:rsidRPr="00D861F9" w:rsidRDefault="00656D0D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.5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6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-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0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7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</w:tr>
      <w:tr w:rsidR="00D218C9" w:rsidRPr="00D861F9" w14:paraId="04E60F8A" w14:textId="77777777" w:rsidTr="00656D0D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226B2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5-85 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D38056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14(55.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EF3EE1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92(44.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4C1D33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08F0BE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0859E1" w14:textId="77777777" w:rsidR="00D218C9" w:rsidRPr="00D861F9" w:rsidRDefault="00656D0D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22(27.7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6CE7B4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656D0D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02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 w:rsidR="00656D0D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72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="00656D0D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01AB80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1D0F70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</w:tr>
      <w:tr w:rsidR="00D218C9" w:rsidRPr="00D861F9" w14:paraId="3EFCD813" w14:textId="77777777" w:rsidTr="00656D0D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EEC5ED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Stage II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2BCFB1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CB94C9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17DAE8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&lt;0.0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35C1BB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561FC4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0D6D5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291D05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&lt;0.0001</w:t>
            </w:r>
          </w:p>
        </w:tc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4AFDF2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</w:tr>
      <w:tr w:rsidR="00D218C9" w:rsidRPr="00D861F9" w14:paraId="7376A83E" w14:textId="77777777" w:rsidTr="00656D0D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FA1C5C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8-49 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1EA588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61(70.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C0F70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11(29.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25A62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E21EF7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.309(1.736-3.07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CAE0DE" w14:textId="77777777" w:rsidR="00D218C9" w:rsidRPr="00D861F9" w:rsidRDefault="00656D0D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64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6</w:t>
            </w:r>
            <w:r w:rsidR="00B05953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="00B05953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217725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B05953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7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3</w:t>
            </w:r>
            <w:r w:rsidR="00B05953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9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="00B05953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E49FC1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D19CB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.</w:t>
            </w:r>
            <w:r w:rsidR="00B05953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9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2.6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7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-4.</w:t>
            </w:r>
            <w:r w:rsidR="00B05953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8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</w:tr>
      <w:tr w:rsidR="00D218C9" w:rsidRPr="00D861F9" w14:paraId="27745AD9" w14:textId="77777777" w:rsidTr="00656D0D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214B76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0-64 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58A7EF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36(62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2F7343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23(37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659959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B8B42A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.622(1.302-2.02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E47803" w14:textId="77777777" w:rsidR="00D218C9" w:rsidRPr="00D861F9" w:rsidRDefault="00B05953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28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3.7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DCF33D" w14:textId="77777777" w:rsidR="00D218C9" w:rsidRPr="00D861F9" w:rsidRDefault="00B05953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69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6.3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6C576F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6302EF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.</w:t>
            </w:r>
            <w:r w:rsidR="00B05953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5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2.</w:t>
            </w:r>
            <w:r w:rsidR="00B05953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5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-</w:t>
            </w:r>
            <w:r w:rsidR="00B05953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1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5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</w:tr>
      <w:tr w:rsidR="00D218C9" w:rsidRPr="00D861F9" w14:paraId="429766C2" w14:textId="77777777" w:rsidTr="00656D0D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CE105F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5-85 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56E8AD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70(50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28F85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64(49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CCAE27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41C1A4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AEA89D" w14:textId="77777777" w:rsidR="00D218C9" w:rsidRPr="00D861F9" w:rsidRDefault="00B05953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91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3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9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87686D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B05953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05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6</w:t>
            </w:r>
            <w:r w:rsidR="00B05953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7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="00B05953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BDEBD3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0CC967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</w:tr>
      <w:tr w:rsidR="00D218C9" w:rsidRPr="00D861F9" w14:paraId="0A62924A" w14:textId="77777777" w:rsidTr="00656D0D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4E015C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Stage IV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96FAF1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25C532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0ADA3D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 xml:space="preserve">0.796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635684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FABF47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88B88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1C9DB7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&lt;0.0001</w:t>
            </w:r>
          </w:p>
        </w:tc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DB3A91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</w:tr>
      <w:tr w:rsidR="00D218C9" w:rsidRPr="00D861F9" w14:paraId="2D89DCA1" w14:textId="77777777" w:rsidTr="00656D0D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92CA8C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8-49 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711009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3(59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810570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6(40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BA4DD6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48F4C4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.160(0.631-2.13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E2DDDD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B05953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7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6</w:t>
            </w:r>
            <w:r w:rsidR="00B05953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="00B05953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665F3F" w14:textId="77777777" w:rsidR="00D218C9" w:rsidRPr="00D861F9" w:rsidRDefault="00B05953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3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7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7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60C662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A776EB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.</w:t>
            </w:r>
            <w:r w:rsidR="00B05953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3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2.</w:t>
            </w:r>
            <w:r w:rsidR="00B05953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-</w:t>
            </w:r>
            <w:r w:rsidR="00B05953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="00B05953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1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</w:tr>
      <w:tr w:rsidR="00D218C9" w:rsidRPr="00D861F9" w14:paraId="72EBDB03" w14:textId="77777777" w:rsidTr="00656D0D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E1DC5D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0-64 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CFA764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91(55.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55655E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74(44.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1EB045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5D4145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913(0.538-1.55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9DFE29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  <w:r w:rsidR="00B05953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(</w:t>
            </w:r>
            <w:r w:rsidR="00B05953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7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="00B05953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2C3BBF" w14:textId="77777777" w:rsidR="00D218C9" w:rsidRPr="00D861F9" w:rsidRDefault="00B05953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09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2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FCC17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97AD9B" w14:textId="77777777" w:rsidR="00D218C9" w:rsidRPr="00D861F9" w:rsidRDefault="00B05953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.7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.15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-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5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</w:tr>
      <w:tr w:rsidR="00D218C9" w:rsidRPr="00D861F9" w14:paraId="5B887DEF" w14:textId="77777777" w:rsidTr="00656D0D">
        <w:trPr>
          <w:trHeight w:val="288"/>
        </w:trPr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3DFBC6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5-85 y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F0B42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1(56.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3CBC47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9(43.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0F9D6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1729D3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AC6B94" w14:textId="77777777" w:rsidR="00D218C9" w:rsidRPr="00D861F9" w:rsidRDefault="00B05953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80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6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A7E422" w14:textId="77777777" w:rsidR="00D218C9" w:rsidRPr="00D861F9" w:rsidRDefault="00B05953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89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3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</w:t>
            </w:r>
            <w:r w:rsidR="00D218C9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E7BE3F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78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7A652E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</w:tr>
    </w:tbl>
    <w:p w14:paraId="1E542D24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1E548676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2BB7222D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2BA6F2DD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3EBFCBF2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5EFFDD93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18E4485E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08B8EA36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38FDC59A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7A927052" w14:textId="77777777" w:rsidR="00D218C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5EEBEFA6" w14:textId="77777777" w:rsidR="00D218C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1C55A8DF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1D3C2644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2794BB79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0FE8D05A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718DB36E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tbl>
      <w:tblPr>
        <w:tblW w:w="9179" w:type="dxa"/>
        <w:tblLook w:val="04A0" w:firstRow="1" w:lastRow="0" w:firstColumn="1" w:lastColumn="0" w:noHBand="0" w:noVBand="1"/>
      </w:tblPr>
      <w:tblGrid>
        <w:gridCol w:w="767"/>
        <w:gridCol w:w="843"/>
        <w:gridCol w:w="843"/>
        <w:gridCol w:w="747"/>
        <w:gridCol w:w="1536"/>
        <w:gridCol w:w="923"/>
        <w:gridCol w:w="1003"/>
        <w:gridCol w:w="747"/>
        <w:gridCol w:w="1770"/>
      </w:tblGrid>
      <w:tr w:rsidR="00D218C9" w:rsidRPr="00D861F9" w14:paraId="0337C5D8" w14:textId="77777777" w:rsidTr="00765C6E">
        <w:trPr>
          <w:trHeight w:val="276"/>
        </w:trPr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297FA4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129A03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AB19FE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10E1E4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B6BFA5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E2F24A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75B017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F12677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5D8158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D218C9" w:rsidRPr="00D861F9" w14:paraId="588A9883" w14:textId="77777777" w:rsidTr="00765C6E">
        <w:trPr>
          <w:trHeight w:val="288"/>
        </w:trPr>
        <w:tc>
          <w:tcPr>
            <w:tcW w:w="9179" w:type="dxa"/>
            <w:gridSpan w:val="9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DAD9DC7" w14:textId="77777777" w:rsidR="00D218C9" w:rsidRPr="00C836D1" w:rsidRDefault="00D218C9" w:rsidP="00C836D1">
            <w:pPr>
              <w:widowControl/>
              <w:rPr>
                <w:rFonts w:ascii="Times New Roman" w:eastAsia="等线" w:hAnsi="Times New Roman" w:cs="Times New Roman"/>
                <w:b/>
                <w:color w:val="000000"/>
                <w:kern w:val="0"/>
                <w:sz w:val="20"/>
                <w:szCs w:val="20"/>
              </w:rPr>
            </w:pPr>
            <w:r w:rsidRPr="00C836D1">
              <w:rPr>
                <w:rFonts w:ascii="Times New Roman" w:eastAsia="等线" w:hAnsi="Times New Roman" w:cs="Times New Roman"/>
                <w:b/>
                <w:color w:val="000000"/>
                <w:kern w:val="0"/>
                <w:sz w:val="20"/>
                <w:szCs w:val="20"/>
              </w:rPr>
              <w:t xml:space="preserve">Table </w:t>
            </w:r>
            <w:r w:rsidR="00C836D1" w:rsidRPr="00C836D1">
              <w:rPr>
                <w:rFonts w:ascii="Times New Roman" w:eastAsia="等线" w:hAnsi="Times New Roman" w:cs="Times New Roman" w:hint="eastAsia"/>
                <w:b/>
                <w:color w:val="000000"/>
                <w:kern w:val="0"/>
                <w:sz w:val="20"/>
                <w:szCs w:val="20"/>
              </w:rPr>
              <w:t>S4</w:t>
            </w:r>
            <w:r w:rsidRPr="00C836D1">
              <w:rPr>
                <w:rFonts w:ascii="Times New Roman" w:eastAsia="等线" w:hAnsi="Times New Roman" w:cs="Times New Roman"/>
                <w:b/>
                <w:color w:val="000000"/>
                <w:kern w:val="0"/>
                <w:sz w:val="20"/>
                <w:szCs w:val="20"/>
              </w:rPr>
              <w:t xml:space="preserve">. </w:t>
            </w:r>
            <w:r w:rsidRPr="00C836D1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Likelihood of Receiving Postoperative Systemic Chemotherapy for Young (18-49 Years) and Middle-Aged (50-64 Years) Female Patients vs Older Female Patients (65-75 Years) Diagnosed as Having Gastric Cancer in China and SEER datasets.</w:t>
            </w:r>
          </w:p>
        </w:tc>
      </w:tr>
      <w:tr w:rsidR="00D218C9" w:rsidRPr="00D861F9" w14:paraId="2E35ACC0" w14:textId="77777777" w:rsidTr="00765C6E">
        <w:trPr>
          <w:trHeight w:val="288"/>
        </w:trPr>
        <w:tc>
          <w:tcPr>
            <w:tcW w:w="767" w:type="dxa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09B36D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Variable</w:t>
            </w:r>
          </w:p>
        </w:tc>
        <w:tc>
          <w:tcPr>
            <w:tcW w:w="3969" w:type="dxa"/>
            <w:gridSpan w:val="4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3554A3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China dataset</w:t>
            </w:r>
          </w:p>
        </w:tc>
        <w:tc>
          <w:tcPr>
            <w:tcW w:w="4443" w:type="dxa"/>
            <w:gridSpan w:val="4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FCA43E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SEER dataset</w:t>
            </w:r>
          </w:p>
        </w:tc>
      </w:tr>
      <w:tr w:rsidR="00D218C9" w:rsidRPr="00D861F9" w14:paraId="339E4163" w14:textId="77777777" w:rsidTr="00765C6E">
        <w:trPr>
          <w:trHeight w:val="276"/>
        </w:trPr>
        <w:tc>
          <w:tcPr>
            <w:tcW w:w="767" w:type="dxa"/>
            <w:vMerge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5C310D80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433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DFD9D7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Receipt of Chemotherapy</w:t>
            </w:r>
          </w:p>
        </w:tc>
        <w:tc>
          <w:tcPr>
            <w:tcW w:w="1536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6B4EDFE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Odds Ratio for Receiving Chemotherapy (95%CI)</w:t>
            </w:r>
          </w:p>
        </w:tc>
        <w:tc>
          <w:tcPr>
            <w:tcW w:w="2673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1AD76D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Receipt of Chemotherapy</w:t>
            </w:r>
          </w:p>
        </w:tc>
        <w:tc>
          <w:tcPr>
            <w:tcW w:w="177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EC76C9B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Odds Ratio for Receiving Chemotherapy (95%CI)</w:t>
            </w:r>
          </w:p>
        </w:tc>
      </w:tr>
      <w:tr w:rsidR="00D218C9" w:rsidRPr="00D861F9" w14:paraId="5FC77E5E" w14:textId="77777777" w:rsidTr="00765C6E">
        <w:trPr>
          <w:trHeight w:val="288"/>
        </w:trPr>
        <w:tc>
          <w:tcPr>
            <w:tcW w:w="767" w:type="dxa"/>
            <w:vMerge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593F4CF4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8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780C3F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Yes (%)</w:t>
            </w:r>
          </w:p>
        </w:tc>
        <w:tc>
          <w:tcPr>
            <w:tcW w:w="8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7AC465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No (%)</w:t>
            </w:r>
          </w:p>
        </w:tc>
        <w:tc>
          <w:tcPr>
            <w:tcW w:w="74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CD4C1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  <w:t>P</w:t>
            </w:r>
          </w:p>
        </w:tc>
        <w:tc>
          <w:tcPr>
            <w:tcW w:w="1536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2ED737C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2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74476A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Yes (%)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E4B8E0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No (%)</w:t>
            </w:r>
          </w:p>
        </w:tc>
        <w:tc>
          <w:tcPr>
            <w:tcW w:w="74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953D85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  <w:t>P</w:t>
            </w:r>
          </w:p>
        </w:tc>
        <w:tc>
          <w:tcPr>
            <w:tcW w:w="177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665F07C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</w:tr>
      <w:tr w:rsidR="00D218C9" w:rsidRPr="00D861F9" w14:paraId="5D0739D9" w14:textId="77777777" w:rsidTr="00765C6E">
        <w:trPr>
          <w:trHeight w:val="276"/>
        </w:trPr>
        <w:tc>
          <w:tcPr>
            <w:tcW w:w="767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47B445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All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DB5F8E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EDB609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6D53F4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&lt;0.0001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3AABEF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E29FB4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1598DA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5C293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&lt;0.0001</w:t>
            </w: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568A5F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</w:tr>
      <w:tr w:rsidR="00765C6E" w:rsidRPr="00D861F9" w14:paraId="059976CD" w14:textId="77777777" w:rsidTr="00765C6E">
        <w:trPr>
          <w:trHeight w:val="276"/>
        </w:trPr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4323C7" w14:textId="77777777" w:rsidR="00765C6E" w:rsidRPr="00D861F9" w:rsidRDefault="00765C6E" w:rsidP="00765C6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8-49 y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C0835A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95(65.5)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7BE97D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08(34.5)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B9396D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DCDC59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.834(2.131-3.769)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FDFC54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16"/>
                <w:szCs w:val="16"/>
              </w:rPr>
              <w:t>67</w:t>
            </w:r>
            <w:r w:rsidR="001C38A6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</w:t>
            </w: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16"/>
                <w:szCs w:val="16"/>
              </w:rPr>
              <w:t>(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</w:t>
            </w:r>
            <w:r w:rsidR="001C38A6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7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="001C38A6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9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C5EC9F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1C38A6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04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</w:t>
            </w:r>
            <w:r w:rsidR="001C38A6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="001C38A6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135BE4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B90248" w14:textId="77777777" w:rsidR="00765C6E" w:rsidRPr="00D861F9" w:rsidRDefault="00DF5F20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.230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2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46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-3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5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</w:tr>
      <w:tr w:rsidR="00765C6E" w:rsidRPr="00D861F9" w14:paraId="1DACED0B" w14:textId="77777777" w:rsidTr="00765C6E">
        <w:trPr>
          <w:trHeight w:val="276"/>
        </w:trPr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6F4680" w14:textId="77777777" w:rsidR="00765C6E" w:rsidRPr="00D861F9" w:rsidRDefault="00765C6E" w:rsidP="00765C6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0-64 y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086E6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70(55.6)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73FCB2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95(44.4)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B21C05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E9C042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.940(1.488-2.529)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819905" w14:textId="77777777" w:rsidR="00765C6E" w:rsidRPr="00D861F9" w:rsidRDefault="001C38A6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998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9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D7FDCD" w14:textId="77777777" w:rsidR="00765C6E" w:rsidRPr="00D861F9" w:rsidRDefault="00DF5F20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386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70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308906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059189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.</w:t>
            </w:r>
            <w:r w:rsidR="00DF5F20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87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 w:rsidR="00DF5F20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="00DF5F20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6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-2.</w:t>
            </w:r>
            <w:r w:rsidR="00DF5F20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36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</w:tr>
      <w:tr w:rsidR="00765C6E" w:rsidRPr="00D861F9" w14:paraId="64409A38" w14:textId="77777777" w:rsidTr="00765C6E">
        <w:trPr>
          <w:trHeight w:val="276"/>
        </w:trPr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0E8249" w14:textId="77777777" w:rsidR="00765C6E" w:rsidRPr="00D861F9" w:rsidRDefault="00765C6E" w:rsidP="00765C6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5-85 y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A8E257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44(39.5)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0009CF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21(60.5)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851AC0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5FF557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53F049" w14:textId="77777777" w:rsidR="00765C6E" w:rsidRPr="00D861F9" w:rsidRDefault="001C38A6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246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35E6A8" w14:textId="77777777" w:rsidR="00765C6E" w:rsidRPr="00D861F9" w:rsidRDefault="00DF5F20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841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DE6F1B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5941DC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</w:tr>
      <w:tr w:rsidR="00765C6E" w:rsidRPr="00D861F9" w14:paraId="47CE1D39" w14:textId="77777777" w:rsidTr="00765C6E">
        <w:trPr>
          <w:trHeight w:val="276"/>
        </w:trPr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93594" w14:textId="77777777" w:rsidR="00765C6E" w:rsidRPr="00D861F9" w:rsidRDefault="00765C6E" w:rsidP="00765C6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Stage I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39436F" w14:textId="77777777" w:rsidR="00765C6E" w:rsidRPr="00D861F9" w:rsidRDefault="00765C6E" w:rsidP="00765C6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DCDCE7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13731D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&lt;0.0001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3420A3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D4E5DA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82D7D4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9EAE9D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&lt;0.0001</w:t>
            </w: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9DABA0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</w:tr>
      <w:tr w:rsidR="00765C6E" w:rsidRPr="00D861F9" w14:paraId="28F8EB7E" w14:textId="77777777" w:rsidTr="00765C6E">
        <w:trPr>
          <w:trHeight w:val="276"/>
        </w:trPr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43F68A" w14:textId="77777777" w:rsidR="00765C6E" w:rsidRPr="00D861F9" w:rsidRDefault="00765C6E" w:rsidP="00765C6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8-49 y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55D603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1(36.3)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000EAD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72(63.7)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3FD7AB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418645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.478(1.496-4.104)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C90C64" w14:textId="77777777" w:rsidR="00765C6E" w:rsidRPr="00D861F9" w:rsidRDefault="00DF5F20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6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ED0D9A" w14:textId="77777777" w:rsidR="00765C6E" w:rsidRPr="00D861F9" w:rsidRDefault="00DF5F20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23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7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2FAC68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F5D4FE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.1</w:t>
            </w:r>
            <w:r w:rsidR="00DF5F20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9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1.</w:t>
            </w:r>
            <w:r w:rsidR="00DF5F20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83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-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="00DF5F20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37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</w:tr>
      <w:tr w:rsidR="00765C6E" w:rsidRPr="00D861F9" w14:paraId="46296A84" w14:textId="77777777" w:rsidTr="00765C6E">
        <w:trPr>
          <w:trHeight w:val="276"/>
        </w:trPr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F04BB" w14:textId="77777777" w:rsidR="00765C6E" w:rsidRPr="00D861F9" w:rsidRDefault="00765C6E" w:rsidP="00765C6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0-64 y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157078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2(33.9)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889338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2(66.1)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84AD46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F83FC7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.903(1.231-2.943)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B39DF7" w14:textId="77777777" w:rsidR="00765C6E" w:rsidRPr="00D861F9" w:rsidRDefault="00DF5F20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2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C0036C" w14:textId="77777777" w:rsidR="00765C6E" w:rsidRPr="00D861F9" w:rsidRDefault="00DF5F20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47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91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4FEEEC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8D9F6A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.</w:t>
            </w:r>
            <w:r w:rsidR="00DF5F20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99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1.</w:t>
            </w:r>
            <w:r w:rsidR="00DF5F20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71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-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.</w:t>
            </w:r>
            <w:r w:rsidR="00DF5F20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84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</w:tr>
      <w:tr w:rsidR="00765C6E" w:rsidRPr="00D861F9" w14:paraId="319F59A2" w14:textId="77777777" w:rsidTr="00765C6E">
        <w:trPr>
          <w:trHeight w:val="276"/>
        </w:trPr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E82EF5" w14:textId="77777777" w:rsidR="00765C6E" w:rsidRPr="00D861F9" w:rsidRDefault="00765C6E" w:rsidP="00765C6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5-85 y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5E4127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5(23.1)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F627F9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0(76.9)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6834C7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BD8E68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0D1D00" w14:textId="77777777" w:rsidR="00765C6E" w:rsidRPr="00D861F9" w:rsidRDefault="00DF5F20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14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1E4E15" w14:textId="77777777" w:rsidR="00765C6E" w:rsidRPr="00D861F9" w:rsidRDefault="00DF5F20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981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9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A6679A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E14EF7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</w:tr>
      <w:tr w:rsidR="00765C6E" w:rsidRPr="00D861F9" w14:paraId="1ECF54D2" w14:textId="77777777" w:rsidTr="00765C6E">
        <w:trPr>
          <w:trHeight w:val="276"/>
        </w:trPr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E7817" w14:textId="77777777" w:rsidR="00765C6E" w:rsidRPr="00D861F9" w:rsidRDefault="00765C6E" w:rsidP="00765C6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Stage II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91D4D5" w14:textId="77777777" w:rsidR="00765C6E" w:rsidRPr="00D861F9" w:rsidRDefault="00765C6E" w:rsidP="00765C6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9EDE5A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C4D69F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&lt;0.0001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6A66E3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F9B83A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1D77E4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8D322F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&lt;0.0001</w:t>
            </w: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CAEC12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</w:tr>
      <w:tr w:rsidR="00765C6E" w:rsidRPr="00D861F9" w14:paraId="73694519" w14:textId="77777777" w:rsidTr="00765C6E">
        <w:trPr>
          <w:trHeight w:val="276"/>
        </w:trPr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F5AD72" w14:textId="77777777" w:rsidR="00765C6E" w:rsidRPr="00D861F9" w:rsidRDefault="00765C6E" w:rsidP="00765C6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8-49 y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0BA7E2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73(65.8)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346F28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8(34.2)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99144B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AC5504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.398(1.277-4.502)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465724" w14:textId="77777777" w:rsidR="00765C6E" w:rsidRPr="00D861F9" w:rsidRDefault="00DF5F20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97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4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7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89CE01" w14:textId="77777777" w:rsidR="00765C6E" w:rsidRPr="00D861F9" w:rsidRDefault="00DF5F20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3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5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B0D29A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8C60C6" w14:textId="77777777" w:rsidR="00765C6E" w:rsidRPr="00D861F9" w:rsidRDefault="00DF5F20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58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81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-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9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9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</w:tr>
      <w:tr w:rsidR="00765C6E" w:rsidRPr="00D861F9" w14:paraId="34223F34" w14:textId="77777777" w:rsidTr="00765C6E">
        <w:trPr>
          <w:trHeight w:val="276"/>
        </w:trPr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8CC0A0" w14:textId="77777777" w:rsidR="00765C6E" w:rsidRPr="00D861F9" w:rsidRDefault="00765C6E" w:rsidP="00765C6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0-64 y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C68D5F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8(58.3)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2A47C8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3(41.7)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10AE6D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0085A9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.764(0.943-2.973)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1453BF" w14:textId="77777777" w:rsidR="00765C6E" w:rsidRPr="00D861F9" w:rsidRDefault="00DF5F20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78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8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DDBECB" w14:textId="77777777" w:rsidR="00765C6E" w:rsidRPr="00D861F9" w:rsidRDefault="00DF5F20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91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1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ED6DFB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A0EFF4" w14:textId="77777777" w:rsidR="00765C6E" w:rsidRPr="00D861F9" w:rsidRDefault="00DF5F20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.197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22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-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19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</w:tr>
      <w:tr w:rsidR="00765C6E" w:rsidRPr="00D861F9" w14:paraId="32AF426E" w14:textId="77777777" w:rsidTr="00765C6E">
        <w:trPr>
          <w:trHeight w:val="276"/>
        </w:trPr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DF8662" w14:textId="77777777" w:rsidR="00765C6E" w:rsidRPr="00D861F9" w:rsidRDefault="00765C6E" w:rsidP="00765C6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5-85 y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3324EF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5(44.3)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1CBBAA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4(55.7)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58569B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FF36B9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E33CD0" w14:textId="77777777" w:rsidR="00765C6E" w:rsidRPr="00D861F9" w:rsidRDefault="00DF5F20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30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2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7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A0B6BA" w14:textId="77777777" w:rsidR="00765C6E" w:rsidRPr="00D861F9" w:rsidRDefault="00DF5F20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785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7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7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8EDC22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FC0AB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</w:tr>
      <w:tr w:rsidR="00765C6E" w:rsidRPr="00D861F9" w14:paraId="7A874651" w14:textId="77777777" w:rsidTr="00765C6E">
        <w:trPr>
          <w:trHeight w:val="276"/>
        </w:trPr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94356E" w14:textId="77777777" w:rsidR="00765C6E" w:rsidRPr="00D861F9" w:rsidRDefault="00765C6E" w:rsidP="00765C6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Stage III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D26AAB" w14:textId="77777777" w:rsidR="00765C6E" w:rsidRPr="00D861F9" w:rsidRDefault="00765C6E" w:rsidP="00765C6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52F450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73AB3B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&lt;0.0001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CCE2D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FE62B8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1E2CE6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AD375D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&lt;0.0001</w:t>
            </w: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31D364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</w:tr>
      <w:tr w:rsidR="00765C6E" w:rsidRPr="00D861F9" w14:paraId="589E3DE2" w14:textId="77777777" w:rsidTr="00765C6E">
        <w:trPr>
          <w:trHeight w:val="276"/>
        </w:trPr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A18AF6" w14:textId="77777777" w:rsidR="00765C6E" w:rsidRPr="00D861F9" w:rsidRDefault="00765C6E" w:rsidP="00765C6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8-49 y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5CCAD1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15(76.5)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DDB0C1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6(23.5)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D2CDA1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277A72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.807(2.495-5.808)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142E6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DF5F20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0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6</w:t>
            </w:r>
            <w:r w:rsidR="00DF5F20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 w:rsidR="00DF5F20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C06971" w14:textId="77777777" w:rsidR="00765C6E" w:rsidRPr="00D861F9" w:rsidRDefault="00DF5F20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8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3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99DF80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202E54" w14:textId="77777777" w:rsidR="00765C6E" w:rsidRPr="00D861F9" w:rsidRDefault="00DF5F20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.435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7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7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-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7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19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</w:tr>
      <w:tr w:rsidR="00765C6E" w:rsidRPr="00D861F9" w14:paraId="3BEC9317" w14:textId="77777777" w:rsidTr="00765C6E">
        <w:trPr>
          <w:trHeight w:val="276"/>
        </w:trPr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B8DA1F" w14:textId="77777777" w:rsidR="00765C6E" w:rsidRPr="00D861F9" w:rsidRDefault="00765C6E" w:rsidP="00765C6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0-64 y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4BAFE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09(64.1)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D6730D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17(35.9)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0865DB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385BE1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.206(1.519-3.204)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2967A2" w14:textId="77777777" w:rsidR="00765C6E" w:rsidRPr="00D861F9" w:rsidRDefault="00DF5F20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43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7981BA" w14:textId="77777777" w:rsidR="00765C6E" w:rsidRPr="00D861F9" w:rsidRDefault="00DF5F20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72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72882C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DEE464" w14:textId="77777777" w:rsidR="00765C6E" w:rsidRPr="00D861F9" w:rsidRDefault="00DF5F20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.473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2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705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-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9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</w:tr>
      <w:tr w:rsidR="00765C6E" w:rsidRPr="00D861F9" w14:paraId="71053CE2" w14:textId="77777777" w:rsidTr="00765C6E">
        <w:trPr>
          <w:trHeight w:val="276"/>
        </w:trPr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D3AD20" w14:textId="77777777" w:rsidR="00765C6E" w:rsidRPr="00D861F9" w:rsidRDefault="00765C6E" w:rsidP="00765C6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5-85 y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A59851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1(43.5)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D12049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05(56.5)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D06795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22C1E2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74AD3A" w14:textId="77777777" w:rsidR="00765C6E" w:rsidRPr="00D861F9" w:rsidRDefault="00DF5F20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28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8.1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2677C4" w14:textId="77777777" w:rsidR="00765C6E" w:rsidRPr="00D861F9" w:rsidRDefault="00DF5F20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41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71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9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CD710B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76A0D7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</w:tr>
      <w:tr w:rsidR="00765C6E" w:rsidRPr="00D861F9" w14:paraId="77E17D05" w14:textId="77777777" w:rsidTr="00765C6E">
        <w:trPr>
          <w:trHeight w:val="276"/>
        </w:trPr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FD8FB4" w14:textId="77777777" w:rsidR="00765C6E" w:rsidRPr="00D861F9" w:rsidRDefault="00765C6E" w:rsidP="00765C6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Stage IV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7ED1EB" w14:textId="77777777" w:rsidR="00765C6E" w:rsidRPr="00D861F9" w:rsidRDefault="00765C6E" w:rsidP="00765C6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480301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A82704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 xml:space="preserve">0.003 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ED7C6C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CB2F5F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E53E55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950F3B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&lt;0.0001</w:t>
            </w: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627CB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</w:tr>
      <w:tr w:rsidR="00765C6E" w:rsidRPr="00D861F9" w14:paraId="07A0E196" w14:textId="77777777" w:rsidTr="00765C6E">
        <w:trPr>
          <w:trHeight w:val="276"/>
        </w:trPr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8626B3" w14:textId="77777777" w:rsidR="00765C6E" w:rsidRPr="00D861F9" w:rsidRDefault="00765C6E" w:rsidP="00765C6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8-49 y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875A7F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6(67.3)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A7A030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2(32.7)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B93A69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02BA57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.152(1.661-10.376)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B38088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DF5F20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8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 w:rsidR="00DF5F20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71.5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56D505" w14:textId="77777777" w:rsidR="00765C6E" w:rsidRPr="00D861F9" w:rsidRDefault="00A8228A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7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8.5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370513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CA5EB9" w14:textId="77777777" w:rsidR="00765C6E" w:rsidRPr="00D861F9" w:rsidRDefault="00A8228A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959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.406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-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7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2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</w:tr>
      <w:tr w:rsidR="00765C6E" w:rsidRPr="00D861F9" w14:paraId="57D8AD14" w14:textId="77777777" w:rsidTr="00765C6E">
        <w:trPr>
          <w:trHeight w:val="276"/>
        </w:trPr>
        <w:tc>
          <w:tcPr>
            <w:tcW w:w="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FAED11" w14:textId="77777777" w:rsidR="00765C6E" w:rsidRPr="00D861F9" w:rsidRDefault="00765C6E" w:rsidP="00765C6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0-64 y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657A25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1(48.4)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0BB689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3(51.6)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66581F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4F7980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.925(0.772-4.798)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F4EDFA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</w:t>
            </w:r>
            <w:r w:rsidR="00DF5F20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5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 w:rsidR="00A8228A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1.7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5A7ECB" w14:textId="77777777" w:rsidR="00765C6E" w:rsidRPr="00D861F9" w:rsidRDefault="00A8228A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27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8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BEE599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7AECBC" w14:textId="77777777" w:rsidR="00765C6E" w:rsidRPr="00D861F9" w:rsidRDefault="00A8228A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.212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64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-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.364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</w:tr>
      <w:tr w:rsidR="00765C6E" w:rsidRPr="00D861F9" w14:paraId="7809F747" w14:textId="77777777" w:rsidTr="00765C6E">
        <w:trPr>
          <w:trHeight w:val="288"/>
        </w:trPr>
        <w:tc>
          <w:tcPr>
            <w:tcW w:w="76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74CEBB" w14:textId="77777777" w:rsidR="00765C6E" w:rsidRPr="00D861F9" w:rsidRDefault="00765C6E" w:rsidP="00765C6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5-85 y</w:t>
            </w:r>
          </w:p>
        </w:tc>
        <w:tc>
          <w:tcPr>
            <w:tcW w:w="8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2B9614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3(37.1)</w:t>
            </w:r>
          </w:p>
        </w:tc>
        <w:tc>
          <w:tcPr>
            <w:tcW w:w="8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29554E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2(62.9)</w:t>
            </w:r>
          </w:p>
        </w:tc>
        <w:tc>
          <w:tcPr>
            <w:tcW w:w="74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BA7B95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23F2D9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  <w:tc>
          <w:tcPr>
            <w:tcW w:w="92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284202" w14:textId="77777777" w:rsidR="00765C6E" w:rsidRPr="00D861F9" w:rsidRDefault="00A8228A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71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7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78EBAB" w14:textId="77777777" w:rsidR="00765C6E" w:rsidRPr="00D861F9" w:rsidRDefault="00A8228A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69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(</w:t>
            </w:r>
            <w:r w:rsidR="00765C6E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</w:t>
            </w:r>
            <w:r w:rsidR="00765C6E"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)</w:t>
            </w:r>
          </w:p>
        </w:tc>
        <w:tc>
          <w:tcPr>
            <w:tcW w:w="74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F5C7A8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77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F924EA" w14:textId="77777777" w:rsidR="00765C6E" w:rsidRPr="00D861F9" w:rsidRDefault="00765C6E" w:rsidP="00765C6E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</w:tr>
    </w:tbl>
    <w:p w14:paraId="31604991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55F3135F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693AF93A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16781E7C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19362A8E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4E0B4335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211E15E2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1A3A3979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46BB9D8A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26979505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203CAB26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527E8B79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5BB98369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tbl>
      <w:tblPr>
        <w:tblW w:w="8700" w:type="dxa"/>
        <w:tblLook w:val="04A0" w:firstRow="1" w:lastRow="0" w:firstColumn="1" w:lastColumn="0" w:noHBand="0" w:noVBand="1"/>
      </w:tblPr>
      <w:tblGrid>
        <w:gridCol w:w="960"/>
        <w:gridCol w:w="1740"/>
        <w:gridCol w:w="2140"/>
        <w:gridCol w:w="1780"/>
        <w:gridCol w:w="2080"/>
      </w:tblGrid>
      <w:tr w:rsidR="00D218C9" w:rsidRPr="00D861F9" w14:paraId="694A81F8" w14:textId="77777777" w:rsidTr="00656D0D">
        <w:trPr>
          <w:trHeight w:val="276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6F346E8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F42478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2808E7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EA62C0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DB61FA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D218C9" w:rsidRPr="00D861F9" w14:paraId="5722049F" w14:textId="77777777" w:rsidTr="00656D0D">
        <w:trPr>
          <w:trHeight w:val="288"/>
        </w:trPr>
        <w:tc>
          <w:tcPr>
            <w:tcW w:w="8700" w:type="dxa"/>
            <w:gridSpan w:val="5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A68F23D" w14:textId="77777777" w:rsidR="00D218C9" w:rsidRPr="00C836D1" w:rsidRDefault="00D218C9" w:rsidP="00C836D1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C836D1">
              <w:rPr>
                <w:rFonts w:ascii="Times New Roman" w:eastAsia="等线" w:hAnsi="Times New Roman" w:cs="Times New Roman"/>
                <w:b/>
                <w:color w:val="000000"/>
                <w:kern w:val="0"/>
                <w:sz w:val="20"/>
                <w:szCs w:val="20"/>
              </w:rPr>
              <w:t xml:space="preserve">Table </w:t>
            </w:r>
            <w:r w:rsidR="00C836D1" w:rsidRPr="00C836D1">
              <w:rPr>
                <w:rFonts w:ascii="Times New Roman" w:eastAsia="等线" w:hAnsi="Times New Roman" w:cs="Times New Roman" w:hint="eastAsia"/>
                <w:b/>
                <w:color w:val="000000"/>
                <w:kern w:val="0"/>
                <w:sz w:val="20"/>
                <w:szCs w:val="20"/>
              </w:rPr>
              <w:t>S5</w:t>
            </w:r>
            <w:r w:rsidRPr="00C836D1">
              <w:rPr>
                <w:rFonts w:ascii="Times New Roman" w:eastAsia="等线" w:hAnsi="Times New Roman" w:cs="Times New Roman"/>
                <w:b/>
                <w:color w:val="000000"/>
                <w:kern w:val="0"/>
                <w:sz w:val="20"/>
                <w:szCs w:val="20"/>
              </w:rPr>
              <w:t xml:space="preserve">. </w:t>
            </w:r>
            <w:r w:rsidRPr="00C836D1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Overall Adjusted Survival of Young (18-49 Years) and Middle-Aged (50-64 Years) Male Patients vs Older Male Patients (65-75 Years) Diagnosed as Having Gastric Cancer in China dataset.</w:t>
            </w:r>
          </w:p>
        </w:tc>
      </w:tr>
      <w:tr w:rsidR="00D218C9" w:rsidRPr="00D861F9" w14:paraId="4B5C15CE" w14:textId="77777777" w:rsidTr="00656D0D">
        <w:trPr>
          <w:trHeight w:val="276"/>
        </w:trPr>
        <w:tc>
          <w:tcPr>
            <w:tcW w:w="96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F182845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Patients</w:t>
            </w:r>
          </w:p>
        </w:tc>
        <w:tc>
          <w:tcPr>
            <w:tcW w:w="3880" w:type="dxa"/>
            <w:gridSpan w:val="2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CDB71B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Surgery Only</w:t>
            </w:r>
          </w:p>
        </w:tc>
        <w:tc>
          <w:tcPr>
            <w:tcW w:w="3860" w:type="dxa"/>
            <w:gridSpan w:val="2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F6710F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Surgery Plus Chemotherapy</w:t>
            </w:r>
          </w:p>
        </w:tc>
      </w:tr>
      <w:tr w:rsidR="00D218C9" w:rsidRPr="00D861F9" w14:paraId="7D8EA35C" w14:textId="77777777" w:rsidTr="00656D0D">
        <w:trPr>
          <w:trHeight w:val="324"/>
        </w:trPr>
        <w:tc>
          <w:tcPr>
            <w:tcW w:w="96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6BD5302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7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263F08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Patients, No. (%)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E4CDE6F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Adjusted Hazard Ratio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br/>
              <w:t>(95% CI)</w:t>
            </w:r>
          </w:p>
        </w:tc>
        <w:tc>
          <w:tcPr>
            <w:tcW w:w="17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FE41EE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Patients, No. (%)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634402B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Adjusted Hazard Ratio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br/>
              <w:t>(95% CI)</w:t>
            </w:r>
          </w:p>
        </w:tc>
      </w:tr>
      <w:tr w:rsidR="00D218C9" w:rsidRPr="00D861F9" w14:paraId="21D8CF69" w14:textId="77777777" w:rsidTr="00656D0D">
        <w:trPr>
          <w:trHeight w:val="276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1DF648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All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7E1DB7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46F575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436CA2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AB689B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D218C9" w:rsidRPr="00D861F9" w14:paraId="18D8AD92" w14:textId="77777777" w:rsidTr="00656D0D">
        <w:trPr>
          <w:trHeight w:val="276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99C577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8-49 y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39234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73(35.6)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0BF5DE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612(0.482-0.776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E44EFE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93(64.4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B73E2B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824(0.674-1.008)</w:t>
            </w:r>
          </w:p>
        </w:tc>
      </w:tr>
      <w:tr w:rsidR="00D218C9" w:rsidRPr="00D861F9" w14:paraId="51A9D2C9" w14:textId="77777777" w:rsidTr="00656D0D">
        <w:trPr>
          <w:trHeight w:val="276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878B7C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0-64 y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FEFEE5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741(42.9)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8571C8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642(0.539-0.763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6AD049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987(57.1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C5570F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823(0.695-0.974)</w:t>
            </w:r>
          </w:p>
        </w:tc>
      </w:tr>
      <w:tr w:rsidR="00D218C9" w:rsidRPr="00D861F9" w14:paraId="6FB6688D" w14:textId="77777777" w:rsidTr="00656D0D">
        <w:trPr>
          <w:trHeight w:val="276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083811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5-85 y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5BD638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22(52.5)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35E781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FF0C71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73(47.5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8D16F3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</w:tr>
      <w:tr w:rsidR="00D218C9" w:rsidRPr="00D861F9" w14:paraId="194E8AD3" w14:textId="77777777" w:rsidTr="00656D0D">
        <w:trPr>
          <w:trHeight w:val="276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D5E83A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Stage I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3ACE6B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0D8E13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105962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41A472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D218C9" w:rsidRPr="00D861F9" w14:paraId="510605AC" w14:textId="77777777" w:rsidTr="00656D0D">
        <w:trPr>
          <w:trHeight w:val="276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309039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8-49 y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9D729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3(55.7)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6034DB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326(0.111-0.960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D8A428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6(44.3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1E49E8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683(0.270-1.727)</w:t>
            </w:r>
          </w:p>
        </w:tc>
      </w:tr>
      <w:tr w:rsidR="00D218C9" w:rsidRPr="00D861F9" w14:paraId="13EEE5D6" w14:textId="77777777" w:rsidTr="00656D0D">
        <w:trPr>
          <w:trHeight w:val="276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1480C2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0-64 y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9C7430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03(63.4)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220386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361(0.186-0.700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EDD3FD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17(36.6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A91F9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579(0.261-1.283)</w:t>
            </w:r>
          </w:p>
        </w:tc>
      </w:tr>
      <w:tr w:rsidR="00D218C9" w:rsidRPr="00D861F9" w14:paraId="27D796B6" w14:textId="77777777" w:rsidTr="00656D0D">
        <w:trPr>
          <w:trHeight w:val="276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F3F744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5-85 y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61D236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27(77.0)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CA0150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A12D89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8(23.0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5CAFF8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</w:tr>
      <w:tr w:rsidR="00D218C9" w:rsidRPr="00D861F9" w14:paraId="276FB520" w14:textId="77777777" w:rsidTr="00656D0D">
        <w:trPr>
          <w:trHeight w:val="276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BD80E3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Stage II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0643DB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65F5AA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8E2AB7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096B8B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D218C9" w:rsidRPr="00D861F9" w14:paraId="7B12CD78" w14:textId="77777777" w:rsidTr="00656D0D">
        <w:trPr>
          <w:trHeight w:val="276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844965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8-49 y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006716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3(27.6)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7F5DBA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108(0.032-0.366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3BA540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13(72.4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3F6BAD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636(0.350-1.155)</w:t>
            </w:r>
          </w:p>
        </w:tc>
      </w:tr>
      <w:tr w:rsidR="00D218C9" w:rsidRPr="00D861F9" w14:paraId="0F2C25A3" w14:textId="77777777" w:rsidTr="00656D0D">
        <w:trPr>
          <w:trHeight w:val="276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617E17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0-64 y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2EF7D3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41(36.7)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E6075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382(0.223-0.654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B5269E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43(63.3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975F35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619(0.386-0.994)</w:t>
            </w:r>
          </w:p>
        </w:tc>
      </w:tr>
      <w:tr w:rsidR="00D218C9" w:rsidRPr="00D861F9" w14:paraId="394CD52F" w14:textId="77777777" w:rsidTr="00656D0D">
        <w:trPr>
          <w:trHeight w:val="276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AC863A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5-85 y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A638C3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92(44.7)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DC5493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56D08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14(55.3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54BFBE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</w:tr>
      <w:tr w:rsidR="00D218C9" w:rsidRPr="00D861F9" w14:paraId="27C71B64" w14:textId="77777777" w:rsidTr="00656D0D">
        <w:trPr>
          <w:trHeight w:val="276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B3AE6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Stage III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2F66B2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8365AD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E05B5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1DDD7F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D218C9" w:rsidRPr="00D861F9" w14:paraId="6C373A88" w14:textId="77777777" w:rsidTr="00656D0D">
        <w:trPr>
          <w:trHeight w:val="276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72A565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8-49 y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3FD3E7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11(29.8)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B1384F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681(0.501-0.925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C9FE0D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61(70.2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23F9E9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885(0.687-1.139)</w:t>
            </w:r>
          </w:p>
        </w:tc>
      </w:tr>
      <w:tr w:rsidR="00D218C9" w:rsidRPr="00D861F9" w14:paraId="047DC764" w14:textId="77777777" w:rsidTr="00656D0D">
        <w:trPr>
          <w:trHeight w:val="276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CD59E9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0-64 y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FF05B3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23(37.6)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8A9DD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658(0.527-0.822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D6E81A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36(62.4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92E592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977(0.790-1.209)</w:t>
            </w:r>
          </w:p>
        </w:tc>
      </w:tr>
      <w:tr w:rsidR="00D218C9" w:rsidRPr="00D861F9" w14:paraId="0D7A9FC3" w14:textId="77777777" w:rsidTr="00656D0D">
        <w:trPr>
          <w:trHeight w:val="276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570764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5-85 y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C36CC7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64(49.4)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310C3E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AFB3C3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70(50.6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9028D1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</w:tr>
      <w:tr w:rsidR="00D218C9" w:rsidRPr="00D861F9" w14:paraId="5353D709" w14:textId="77777777" w:rsidTr="00656D0D">
        <w:trPr>
          <w:trHeight w:val="276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4FBA68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Stage IV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AEF4F4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F8384A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944E44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8B694F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D218C9" w:rsidRPr="00D861F9" w14:paraId="72D405CF" w14:textId="77777777" w:rsidTr="00656D0D">
        <w:trPr>
          <w:trHeight w:val="276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6D5E38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8-49 y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C45E0A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6(40.4)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587B5A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734(0.493-1.093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80FDBE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3(59.6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9337E4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782(0.486-1.259)</w:t>
            </w:r>
          </w:p>
        </w:tc>
      </w:tr>
      <w:tr w:rsidR="00D218C9" w:rsidRPr="00D861F9" w14:paraId="034B5BE6" w14:textId="77777777" w:rsidTr="00656D0D">
        <w:trPr>
          <w:trHeight w:val="276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EFCA30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0-64 y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2C742B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74(44.8)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718292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837(0.588-1.192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AAD2B7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91(55.2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626862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624(0.410-0.950)</w:t>
            </w:r>
          </w:p>
        </w:tc>
      </w:tr>
      <w:tr w:rsidR="00D218C9" w:rsidRPr="00D861F9" w14:paraId="3694D19B" w14:textId="77777777" w:rsidTr="00656D0D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112BB7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5-85 y</w:t>
            </w:r>
          </w:p>
        </w:tc>
        <w:tc>
          <w:tcPr>
            <w:tcW w:w="17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C70F49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9(43.3)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A21B0A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  <w:tc>
          <w:tcPr>
            <w:tcW w:w="17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F43F52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1(56.7)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2E342E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</w:tr>
    </w:tbl>
    <w:p w14:paraId="0639FBC2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797BE9C9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21C4B996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131062D2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76ABD605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393E85D0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2EA04A1D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5648144C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263F98AE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70D1025B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1D545146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46BEB9C7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1DE9EED9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327CAF5C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74601C8F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2634865F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4813BE0E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tbl>
      <w:tblPr>
        <w:tblW w:w="8700" w:type="dxa"/>
        <w:tblLook w:val="04A0" w:firstRow="1" w:lastRow="0" w:firstColumn="1" w:lastColumn="0" w:noHBand="0" w:noVBand="1"/>
      </w:tblPr>
      <w:tblGrid>
        <w:gridCol w:w="960"/>
        <w:gridCol w:w="1740"/>
        <w:gridCol w:w="2140"/>
        <w:gridCol w:w="1780"/>
        <w:gridCol w:w="2080"/>
      </w:tblGrid>
      <w:tr w:rsidR="00D218C9" w:rsidRPr="00D861F9" w14:paraId="1D3D4810" w14:textId="77777777" w:rsidTr="00656D0D">
        <w:trPr>
          <w:trHeight w:val="276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6F0D3B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5B6ABA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1A1054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F1272D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78E030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D218C9" w:rsidRPr="00D861F9" w14:paraId="1AF3CA03" w14:textId="77777777" w:rsidTr="00656D0D">
        <w:trPr>
          <w:trHeight w:val="288"/>
        </w:trPr>
        <w:tc>
          <w:tcPr>
            <w:tcW w:w="8700" w:type="dxa"/>
            <w:gridSpan w:val="5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302513F" w14:textId="77777777" w:rsidR="00D218C9" w:rsidRPr="00C836D1" w:rsidRDefault="00D218C9" w:rsidP="00C836D1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C836D1">
              <w:rPr>
                <w:rFonts w:ascii="Times New Roman" w:eastAsia="等线" w:hAnsi="Times New Roman" w:cs="Times New Roman"/>
                <w:b/>
                <w:color w:val="000000"/>
                <w:kern w:val="0"/>
                <w:sz w:val="20"/>
                <w:szCs w:val="20"/>
              </w:rPr>
              <w:lastRenderedPageBreak/>
              <w:t xml:space="preserve">Table </w:t>
            </w:r>
            <w:r w:rsidR="00C836D1" w:rsidRPr="00C836D1">
              <w:rPr>
                <w:rFonts w:ascii="Times New Roman" w:eastAsia="等线" w:hAnsi="Times New Roman" w:cs="Times New Roman" w:hint="eastAsia"/>
                <w:b/>
                <w:color w:val="000000"/>
                <w:kern w:val="0"/>
                <w:sz w:val="20"/>
                <w:szCs w:val="20"/>
              </w:rPr>
              <w:t>S6</w:t>
            </w:r>
            <w:r w:rsidRPr="00C836D1">
              <w:rPr>
                <w:rFonts w:ascii="Times New Roman" w:eastAsia="等线" w:hAnsi="Times New Roman" w:cs="Times New Roman"/>
                <w:b/>
                <w:color w:val="000000"/>
                <w:kern w:val="0"/>
                <w:sz w:val="20"/>
                <w:szCs w:val="20"/>
              </w:rPr>
              <w:t>.</w:t>
            </w:r>
            <w:r w:rsidRPr="00C836D1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Overall Adjusted Survival of Young (18-49 Years) and Middle-Aged (50-64 Years) Female Patients vs Older Female Patients (65-75 Years) Diagnosed as Having Gastric Cancer in China dataset.</w:t>
            </w:r>
          </w:p>
        </w:tc>
      </w:tr>
      <w:tr w:rsidR="00D218C9" w:rsidRPr="00D861F9" w14:paraId="45C66996" w14:textId="77777777" w:rsidTr="00656D0D">
        <w:trPr>
          <w:trHeight w:val="276"/>
        </w:trPr>
        <w:tc>
          <w:tcPr>
            <w:tcW w:w="96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5998CB1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Patients</w:t>
            </w:r>
          </w:p>
        </w:tc>
        <w:tc>
          <w:tcPr>
            <w:tcW w:w="3880" w:type="dxa"/>
            <w:gridSpan w:val="2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B70D3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Surgery Only</w:t>
            </w:r>
          </w:p>
        </w:tc>
        <w:tc>
          <w:tcPr>
            <w:tcW w:w="3860" w:type="dxa"/>
            <w:gridSpan w:val="2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8393B6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Surgery Plus Chemotherapy</w:t>
            </w:r>
          </w:p>
        </w:tc>
      </w:tr>
      <w:tr w:rsidR="00D218C9" w:rsidRPr="00D861F9" w14:paraId="2B62E97F" w14:textId="77777777" w:rsidTr="00656D0D">
        <w:trPr>
          <w:trHeight w:val="324"/>
        </w:trPr>
        <w:tc>
          <w:tcPr>
            <w:tcW w:w="96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7CD695F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7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503F19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Patients, No. (%)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79176E6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Adjusted Hazard Ratio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br/>
              <w:t>(95% CI)</w:t>
            </w:r>
          </w:p>
        </w:tc>
        <w:tc>
          <w:tcPr>
            <w:tcW w:w="17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8B4713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Patients, No. (%)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4325E92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Adjusted Hazard Ratio</w:t>
            </w: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br/>
              <w:t>(95% CI)</w:t>
            </w:r>
          </w:p>
        </w:tc>
      </w:tr>
      <w:tr w:rsidR="00D218C9" w:rsidRPr="00D861F9" w14:paraId="2A69200F" w14:textId="77777777" w:rsidTr="00656D0D">
        <w:trPr>
          <w:trHeight w:val="276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A47A8B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All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FDCBF6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866F50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692CD2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E96F8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D218C9" w:rsidRPr="00D861F9" w14:paraId="56A09CC1" w14:textId="77777777" w:rsidTr="00656D0D">
        <w:trPr>
          <w:trHeight w:val="276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FF9CE5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8-49 y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32AE91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08(34.5)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5FE56B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532(0.386-0.733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0ED5A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95(65.5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CE4100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991(0.723-1.360)</w:t>
            </w:r>
          </w:p>
        </w:tc>
      </w:tr>
      <w:tr w:rsidR="00D218C9" w:rsidRPr="00D861F9" w14:paraId="2D665DAD" w14:textId="77777777" w:rsidTr="00656D0D">
        <w:trPr>
          <w:trHeight w:val="276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A7D57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0-64 y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975BA8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95(44.4)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A408D6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787(0.597-1.037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F3B42F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70(55.6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5462FD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970(0.714-1.318)</w:t>
            </w:r>
          </w:p>
        </w:tc>
      </w:tr>
      <w:tr w:rsidR="00D218C9" w:rsidRPr="00D861F9" w14:paraId="00AF2FA9" w14:textId="77777777" w:rsidTr="00656D0D">
        <w:trPr>
          <w:trHeight w:val="276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24808D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5-85 y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647EBB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21(60.5)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5EC025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FE4113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44(39.5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137D00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</w:tr>
      <w:tr w:rsidR="00D218C9" w:rsidRPr="00D861F9" w14:paraId="14CE06BB" w14:textId="77777777" w:rsidTr="00656D0D">
        <w:trPr>
          <w:trHeight w:val="276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C424E2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Stage I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C7DEAD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B6595B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8ECEFB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A71B45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D218C9" w:rsidRPr="00D861F9" w14:paraId="56F4E42A" w14:textId="77777777" w:rsidTr="00656D0D">
        <w:trPr>
          <w:trHeight w:val="276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E4E430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8-49 y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12DE60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72(63.7)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E9FA04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363(0.032-4.078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295014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1(36.3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F20D4B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847(0.068-10.625)</w:t>
            </w:r>
          </w:p>
        </w:tc>
      </w:tr>
      <w:tr w:rsidR="00D218C9" w:rsidRPr="00D861F9" w14:paraId="46A11096" w14:textId="77777777" w:rsidTr="00656D0D">
        <w:trPr>
          <w:trHeight w:val="276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E20B15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0-64 y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CFE6B6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2(66.1)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D2DC43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749(0.138-4.076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58D1D4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2(33.9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768389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.282(0.129-12.764)</w:t>
            </w:r>
          </w:p>
        </w:tc>
      </w:tr>
      <w:tr w:rsidR="00D218C9" w:rsidRPr="00D861F9" w14:paraId="7A5EFC1B" w14:textId="77777777" w:rsidTr="00656D0D">
        <w:trPr>
          <w:trHeight w:val="276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062109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5-85 y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2E283F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0(76.9)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CAA16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9F9057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5(23.1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713DDD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</w:tr>
      <w:tr w:rsidR="00D218C9" w:rsidRPr="00D861F9" w14:paraId="1D9F57F1" w14:textId="77777777" w:rsidTr="00656D0D">
        <w:trPr>
          <w:trHeight w:val="276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FA9A30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Stage II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F9D903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071D0E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F2A18A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2C03E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D218C9" w:rsidRPr="00D861F9" w14:paraId="0FB9F7E9" w14:textId="77777777" w:rsidTr="00656D0D">
        <w:trPr>
          <w:trHeight w:val="276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FD7EEA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8-49 y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FA79A1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8(34.2)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18C5D2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735(0.301-1.796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69C2D6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73(65.8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645266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880(0.338-2.288)</w:t>
            </w:r>
          </w:p>
        </w:tc>
      </w:tr>
      <w:tr w:rsidR="00D218C9" w:rsidRPr="00D861F9" w14:paraId="6F9EFB34" w14:textId="77777777" w:rsidTr="00656D0D">
        <w:trPr>
          <w:trHeight w:val="276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686BDA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0-64 y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FE6B99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3(41.7)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72D1E1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.201(0.533-2.706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EA83FA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8(58.3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D5BC21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829(0.339-2.027)</w:t>
            </w:r>
          </w:p>
        </w:tc>
      </w:tr>
      <w:tr w:rsidR="00D218C9" w:rsidRPr="00D861F9" w14:paraId="7DE8C0D0" w14:textId="77777777" w:rsidTr="00656D0D">
        <w:trPr>
          <w:trHeight w:val="276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17E317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5-85 y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FC418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4(55.7)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C2A548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4BAFD2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5(44.3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A4DE17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</w:tr>
      <w:tr w:rsidR="00D218C9" w:rsidRPr="00D861F9" w14:paraId="7518547D" w14:textId="77777777" w:rsidTr="00656D0D">
        <w:trPr>
          <w:trHeight w:val="276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39EF0F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Stage III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950A42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B770D3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702965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F0B9E4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D218C9" w:rsidRPr="00D861F9" w14:paraId="71EE6B83" w14:textId="77777777" w:rsidTr="00656D0D">
        <w:trPr>
          <w:trHeight w:val="276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6E3892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8-49 y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7D07F0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6(23.5)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6664B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508(0.329-0.786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AF187F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15(76.5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4BA463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848(0.568-1.265)</w:t>
            </w:r>
          </w:p>
        </w:tc>
      </w:tr>
      <w:tr w:rsidR="00D218C9" w:rsidRPr="00D861F9" w14:paraId="65320A80" w14:textId="77777777" w:rsidTr="00656D0D">
        <w:trPr>
          <w:trHeight w:val="276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9F830A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0-64 y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72F99E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17(35.9)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DED3DB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830(0.585-1.179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72278A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09(64.1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63AEB5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.011(0.692-1.478)</w:t>
            </w:r>
          </w:p>
        </w:tc>
      </w:tr>
      <w:tr w:rsidR="00D218C9" w:rsidRPr="00D861F9" w14:paraId="313DA1A2" w14:textId="77777777" w:rsidTr="00656D0D">
        <w:trPr>
          <w:trHeight w:val="276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C9CBE8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5-85 y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A06358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05(56.5)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0FD532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72E224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1(43.5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5A4609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</w:tr>
      <w:tr w:rsidR="00D218C9" w:rsidRPr="00D861F9" w14:paraId="6EDBC50F" w14:textId="77777777" w:rsidTr="00656D0D">
        <w:trPr>
          <w:trHeight w:val="276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6E9FF1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Stage IV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FA9D18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697292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5CFE24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8E8045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D218C9" w:rsidRPr="00D861F9" w14:paraId="57C9FAD3" w14:textId="77777777" w:rsidTr="00656D0D">
        <w:trPr>
          <w:trHeight w:val="276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23C32B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8-49 y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02FFB1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2(32.7)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18168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266(0.132-0.537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25DAA4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6(67.3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41A0FE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929(0.428-2.015)</w:t>
            </w:r>
          </w:p>
        </w:tc>
      </w:tr>
      <w:tr w:rsidR="00D218C9" w:rsidRPr="00D861F9" w14:paraId="3299C5C6" w14:textId="77777777" w:rsidTr="00656D0D">
        <w:trPr>
          <w:trHeight w:val="276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A86696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0-64 y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7484F3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3(51.6)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1D2CE0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276(0.138-0.555)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4F7BF8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1(48.4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53B6D3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.136(0.536-2.407)</w:t>
            </w:r>
          </w:p>
        </w:tc>
      </w:tr>
      <w:tr w:rsidR="00D218C9" w:rsidRPr="00D861F9" w14:paraId="72F3BA45" w14:textId="77777777" w:rsidTr="00656D0D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44FFFD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5-85 y</w:t>
            </w:r>
          </w:p>
        </w:tc>
        <w:tc>
          <w:tcPr>
            <w:tcW w:w="17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1D7C8F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2(62.9)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401FCA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  <w:tc>
          <w:tcPr>
            <w:tcW w:w="17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1057CE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3(37.1)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057F5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</w:tr>
    </w:tbl>
    <w:p w14:paraId="0B3DDEB5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5F95801F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05611236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78045923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59DC8468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7BD06ACF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059E9006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2F07DD5E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5BC438E9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11C833B7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4874AAA1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3EC2B057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4DF3C8E1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1C6E4053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4CA668CC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270F403D" w14:textId="77777777" w:rsidR="00D218C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0F202DBE" w14:textId="77777777" w:rsidR="007C4DC8" w:rsidRPr="00D861F9" w:rsidRDefault="007C4DC8" w:rsidP="00D218C9">
      <w:pPr>
        <w:rPr>
          <w:rFonts w:ascii="Times New Roman" w:hAnsi="Times New Roman" w:cs="Times New Roman"/>
          <w:sz w:val="16"/>
          <w:szCs w:val="16"/>
        </w:rPr>
      </w:pPr>
    </w:p>
    <w:p w14:paraId="608793BC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tbl>
      <w:tblPr>
        <w:tblW w:w="8660" w:type="dxa"/>
        <w:tblLook w:val="04A0" w:firstRow="1" w:lastRow="0" w:firstColumn="1" w:lastColumn="0" w:noHBand="0" w:noVBand="1"/>
      </w:tblPr>
      <w:tblGrid>
        <w:gridCol w:w="1280"/>
        <w:gridCol w:w="1660"/>
        <w:gridCol w:w="2080"/>
        <w:gridCol w:w="222"/>
        <w:gridCol w:w="1680"/>
        <w:gridCol w:w="1840"/>
      </w:tblGrid>
      <w:tr w:rsidR="00D218C9" w:rsidRPr="00D861F9" w14:paraId="0CE2F84D" w14:textId="77777777" w:rsidTr="00656D0D">
        <w:trPr>
          <w:trHeight w:val="276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3B7899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8E759A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425DA1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0EA44E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C234BB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6DAF17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D218C9" w:rsidRPr="00D861F9" w14:paraId="41304681" w14:textId="77777777" w:rsidTr="00656D0D">
        <w:trPr>
          <w:trHeight w:val="288"/>
        </w:trPr>
        <w:tc>
          <w:tcPr>
            <w:tcW w:w="8660" w:type="dxa"/>
            <w:gridSpan w:val="6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A5C4782" w14:textId="77777777" w:rsidR="00D218C9" w:rsidRPr="00C836D1" w:rsidRDefault="00D218C9" w:rsidP="00C836D1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C836D1">
              <w:rPr>
                <w:rFonts w:ascii="Times New Roman" w:eastAsia="等线" w:hAnsi="Times New Roman" w:cs="Times New Roman"/>
                <w:b/>
                <w:color w:val="000000"/>
                <w:kern w:val="0"/>
                <w:sz w:val="20"/>
                <w:szCs w:val="20"/>
              </w:rPr>
              <w:lastRenderedPageBreak/>
              <w:t xml:space="preserve">Table </w:t>
            </w:r>
            <w:r w:rsidR="00C836D1" w:rsidRPr="00C836D1">
              <w:rPr>
                <w:rFonts w:ascii="Times New Roman" w:eastAsia="等线" w:hAnsi="Times New Roman" w:cs="Times New Roman" w:hint="eastAsia"/>
                <w:b/>
                <w:color w:val="000000"/>
                <w:kern w:val="0"/>
                <w:sz w:val="20"/>
                <w:szCs w:val="20"/>
              </w:rPr>
              <w:t>S7</w:t>
            </w:r>
            <w:r w:rsidRPr="00C836D1">
              <w:rPr>
                <w:rFonts w:ascii="Times New Roman" w:eastAsia="等线" w:hAnsi="Times New Roman" w:cs="Times New Roman"/>
                <w:b/>
                <w:color w:val="000000"/>
                <w:kern w:val="0"/>
                <w:sz w:val="20"/>
                <w:szCs w:val="20"/>
              </w:rPr>
              <w:t xml:space="preserve">. </w:t>
            </w:r>
            <w:r w:rsidRPr="00C836D1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Overall Adjusted Survival of Young (18-49 Years) and Middle-Aged (50-64 Years) Male Patients vs Older Male Patients (65-75 Years) Diagnosed as Having Gastric Cancer in SEER dataset.</w:t>
            </w:r>
          </w:p>
        </w:tc>
      </w:tr>
      <w:tr w:rsidR="00D218C9" w:rsidRPr="00D861F9" w14:paraId="1C7D0788" w14:textId="77777777" w:rsidTr="00656D0D">
        <w:trPr>
          <w:trHeight w:val="276"/>
        </w:trPr>
        <w:tc>
          <w:tcPr>
            <w:tcW w:w="128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40D9B80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Patients</w:t>
            </w:r>
          </w:p>
        </w:tc>
        <w:tc>
          <w:tcPr>
            <w:tcW w:w="374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137922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Surgery Only</w:t>
            </w:r>
          </w:p>
        </w:tc>
        <w:tc>
          <w:tcPr>
            <w:tcW w:w="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1ADC1B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5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7AA79D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Surgery Plus Chemotherapy</w:t>
            </w:r>
          </w:p>
        </w:tc>
      </w:tr>
      <w:tr w:rsidR="00D218C9" w:rsidRPr="00D861F9" w14:paraId="154F193E" w14:textId="77777777" w:rsidTr="00656D0D">
        <w:trPr>
          <w:trHeight w:val="324"/>
        </w:trPr>
        <w:tc>
          <w:tcPr>
            <w:tcW w:w="12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396A98D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F34217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Patients, No. (%)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03B4B38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Adjusted Hazard Ratio</w:t>
            </w:r>
            <w:r w:rsidRPr="00D861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br/>
              <w:t>(95% CI)</w:t>
            </w:r>
          </w:p>
        </w:tc>
        <w:tc>
          <w:tcPr>
            <w:tcW w:w="1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C1552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i/>
                <w:iCs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b/>
                <w:bCs/>
                <w:i/>
                <w:iCs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ED4ACF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Patients, No. (%)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65BA829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Adjusted Hazard Ratio</w:t>
            </w:r>
            <w:r w:rsidRPr="00D861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br/>
              <w:t>(95% CI)</w:t>
            </w:r>
          </w:p>
        </w:tc>
      </w:tr>
      <w:tr w:rsidR="00D218C9" w:rsidRPr="00D861F9" w14:paraId="01D81505" w14:textId="77777777" w:rsidTr="00656D0D">
        <w:trPr>
          <w:trHeight w:val="276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882C07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All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0DCD7B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909F5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3E3E54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E9DA72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6E12E8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D218C9" w:rsidRPr="00D861F9" w14:paraId="581B5999" w14:textId="77777777" w:rsidTr="00656D0D">
        <w:trPr>
          <w:trHeight w:val="276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AAFFE9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8-49 y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28761A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097(61.8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476F80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445(0.402-0.493)</w:t>
            </w:r>
          </w:p>
        </w:tc>
        <w:tc>
          <w:tcPr>
            <w:tcW w:w="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8D7A35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963513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79(38.2)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7ECA14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772(0.686-0.869)</w:t>
            </w:r>
          </w:p>
        </w:tc>
      </w:tr>
      <w:tr w:rsidR="00D218C9" w:rsidRPr="00D861F9" w14:paraId="31D54753" w14:textId="77777777" w:rsidTr="00656D0D">
        <w:trPr>
          <w:trHeight w:val="276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937D9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0-64 y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F03D94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519(68.0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76FDA8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569(0.538-0.602)</w:t>
            </w:r>
          </w:p>
        </w:tc>
        <w:tc>
          <w:tcPr>
            <w:tcW w:w="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EDD3ED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E7DFED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655(32.0)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863CBF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869(0.798-0.947)</w:t>
            </w:r>
          </w:p>
        </w:tc>
      </w:tr>
      <w:tr w:rsidR="00D218C9" w:rsidRPr="00D861F9" w14:paraId="5D82AB02" w14:textId="77777777" w:rsidTr="00656D0D">
        <w:trPr>
          <w:trHeight w:val="276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1E101F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5-85 y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5D4E5A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9093(81.4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93AB6A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  <w:tc>
          <w:tcPr>
            <w:tcW w:w="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23B762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3EF514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072(18.6)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4CEF3B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</w:tr>
      <w:tr w:rsidR="00D218C9" w:rsidRPr="00D861F9" w14:paraId="49608921" w14:textId="77777777" w:rsidTr="00656D0D">
        <w:trPr>
          <w:trHeight w:val="276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E7603D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Stage I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63EF4E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E079F3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B3275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9C439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E98357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D218C9" w:rsidRPr="00D861F9" w14:paraId="12B88BD8" w14:textId="77777777" w:rsidTr="00656D0D">
        <w:trPr>
          <w:trHeight w:val="276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799FD1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8-49 y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F4CCD3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90(85.3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628175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257(0.180-0.366)</w:t>
            </w:r>
          </w:p>
        </w:tc>
        <w:tc>
          <w:tcPr>
            <w:tcW w:w="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0D584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011993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0(14.7)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3EFE8F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645(0.308-1.349)</w:t>
            </w:r>
          </w:p>
        </w:tc>
      </w:tr>
      <w:tr w:rsidR="00D218C9" w:rsidRPr="00D861F9" w14:paraId="763D94F9" w14:textId="77777777" w:rsidTr="00656D0D">
        <w:trPr>
          <w:trHeight w:val="276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D9936B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0-64 y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F94151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162(87.3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4BAB46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389(0.334-0.454)</w:t>
            </w:r>
          </w:p>
        </w:tc>
        <w:tc>
          <w:tcPr>
            <w:tcW w:w="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F67706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40C573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69(12.7)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E37CF6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623(0.400-0.970)</w:t>
            </w:r>
          </w:p>
        </w:tc>
      </w:tr>
      <w:tr w:rsidR="00D218C9" w:rsidRPr="00D861F9" w14:paraId="1362C8D9" w14:textId="77777777" w:rsidTr="00656D0D">
        <w:trPr>
          <w:trHeight w:val="276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8909B9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5-85 y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46BC06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798(93.0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A80666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  <w:tc>
          <w:tcPr>
            <w:tcW w:w="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0A572F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BFA800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09(7.0)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9CE0A3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</w:tr>
      <w:tr w:rsidR="00D218C9" w:rsidRPr="00D861F9" w14:paraId="5A5C5855" w14:textId="77777777" w:rsidTr="00656D0D">
        <w:trPr>
          <w:trHeight w:val="276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BFFB95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Stage II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23594D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258E1A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C95EF4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4C7281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D1C417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D218C9" w:rsidRPr="00D861F9" w14:paraId="6D82C46A" w14:textId="77777777" w:rsidTr="00656D0D">
        <w:trPr>
          <w:trHeight w:val="276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B594A4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8-49 y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14104D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8(43.3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C220B5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318(0.206-0.490)</w:t>
            </w:r>
          </w:p>
        </w:tc>
        <w:tc>
          <w:tcPr>
            <w:tcW w:w="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6D8537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9C5111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15(56.7)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DEDAF5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664(0.457-0.965)</w:t>
            </w:r>
          </w:p>
        </w:tc>
      </w:tr>
      <w:tr w:rsidR="00D218C9" w:rsidRPr="00D861F9" w14:paraId="2B12E3D3" w14:textId="77777777" w:rsidTr="00656D0D">
        <w:trPr>
          <w:trHeight w:val="276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B6076D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0-64 y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47B03E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25(49.8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413DF3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628(0.521-0.758)</w:t>
            </w:r>
          </w:p>
        </w:tc>
        <w:tc>
          <w:tcPr>
            <w:tcW w:w="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F25DD5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0683F5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28(50.2)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00FDBB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793(0.618-1.016)</w:t>
            </w:r>
          </w:p>
        </w:tc>
      </w:tr>
      <w:tr w:rsidR="00D218C9" w:rsidRPr="00D861F9" w14:paraId="2B0630AD" w14:textId="77777777" w:rsidTr="00656D0D">
        <w:trPr>
          <w:trHeight w:val="276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BAE275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5-85 y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8E5CF3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102(72.3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90A3D5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  <w:tc>
          <w:tcPr>
            <w:tcW w:w="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E9D5C8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BB245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22(27.7)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6EBAEE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</w:tr>
      <w:tr w:rsidR="00D218C9" w:rsidRPr="00D861F9" w14:paraId="61A8D37D" w14:textId="77777777" w:rsidTr="00656D0D">
        <w:trPr>
          <w:trHeight w:val="276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862C20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Stage III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5781D8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1D1A7A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8DA072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51256E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15DC15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D218C9" w:rsidRPr="00D861F9" w14:paraId="1690EFD5" w14:textId="77777777" w:rsidTr="00656D0D">
        <w:trPr>
          <w:trHeight w:val="276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C655A7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8-49 y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D0B6B7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07(39.5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FE7C85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554(0.433-0.710)</w:t>
            </w:r>
          </w:p>
        </w:tc>
        <w:tc>
          <w:tcPr>
            <w:tcW w:w="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FBE5B0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A775F1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64(60.5)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6472B2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726(0.572-0.922)</w:t>
            </w:r>
          </w:p>
        </w:tc>
      </w:tr>
      <w:tr w:rsidR="00D218C9" w:rsidRPr="00D861F9" w14:paraId="33FEA2AE" w14:textId="77777777" w:rsidTr="00656D0D">
        <w:trPr>
          <w:trHeight w:val="276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4D77B3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0-64 y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F5E625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69(46.3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8AE44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704(0.613-0.808)</w:t>
            </w:r>
          </w:p>
        </w:tc>
        <w:tc>
          <w:tcPr>
            <w:tcW w:w="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64FCB2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3EFE45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28(53.7)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AD9375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873(0.745-1.023)</w:t>
            </w:r>
          </w:p>
        </w:tc>
      </w:tr>
      <w:tr w:rsidR="00D218C9" w:rsidRPr="00D861F9" w14:paraId="36604D4E" w14:textId="77777777" w:rsidTr="00656D0D">
        <w:trPr>
          <w:trHeight w:val="276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B3C95F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5-85 y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412B62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205(67.1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2A41B1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  <w:tc>
          <w:tcPr>
            <w:tcW w:w="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26FD24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CA1FC0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91(32.9)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30E223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</w:tr>
      <w:tr w:rsidR="00D218C9" w:rsidRPr="00D861F9" w14:paraId="314A4A9A" w14:textId="77777777" w:rsidTr="00656D0D">
        <w:trPr>
          <w:trHeight w:val="276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827517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Stage IV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D2BF55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0300C2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410D5B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AA5811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014F41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D218C9" w:rsidRPr="00D861F9" w14:paraId="36216EC5" w14:textId="77777777" w:rsidTr="00656D0D">
        <w:trPr>
          <w:trHeight w:val="276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1CD58F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8-49 y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3979BD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3(37.7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FFF046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650(0.493-0.857)</w:t>
            </w:r>
          </w:p>
        </w:tc>
        <w:tc>
          <w:tcPr>
            <w:tcW w:w="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B17224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749836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37(62.3)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000DE1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956(0.742-1.231)</w:t>
            </w:r>
          </w:p>
        </w:tc>
      </w:tr>
      <w:tr w:rsidR="00D218C9" w:rsidRPr="00D861F9" w14:paraId="0B8102FD" w14:textId="77777777" w:rsidTr="00656D0D">
        <w:trPr>
          <w:trHeight w:val="276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A34320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0-64 y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52E803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09(42.2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9B7635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736(0.611-0.887)</w:t>
            </w:r>
          </w:p>
        </w:tc>
        <w:tc>
          <w:tcPr>
            <w:tcW w:w="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12B528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BCA608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86(57.8)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3A6D53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996(0.821-1.208)</w:t>
            </w:r>
          </w:p>
        </w:tc>
      </w:tr>
      <w:tr w:rsidR="00D218C9" w:rsidRPr="00D861F9" w14:paraId="751FCB73" w14:textId="77777777" w:rsidTr="00656D0D">
        <w:trPr>
          <w:trHeight w:val="288"/>
        </w:trPr>
        <w:tc>
          <w:tcPr>
            <w:tcW w:w="12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5C64DF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5-85 y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96AB5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89(63.6)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38B513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  <w:tc>
          <w:tcPr>
            <w:tcW w:w="1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876CC6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64BDBA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80(36.4)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CF3B39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</w:tr>
    </w:tbl>
    <w:p w14:paraId="5FCD017F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56BF55C1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0549A72E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759F4FEC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7BCA041F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100D0EFA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60044E15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20345D7D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13F3406E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75FB8264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4CC62CA4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69AB6239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6EE40BF5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3DAB9B62" w14:textId="77777777" w:rsidR="00D218C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7B74CF4C" w14:textId="77777777" w:rsidR="00C836D1" w:rsidRPr="00D861F9" w:rsidRDefault="00C836D1" w:rsidP="00D218C9">
      <w:pPr>
        <w:rPr>
          <w:rFonts w:ascii="Times New Roman" w:hAnsi="Times New Roman" w:cs="Times New Roman"/>
          <w:sz w:val="16"/>
          <w:szCs w:val="16"/>
        </w:rPr>
      </w:pPr>
    </w:p>
    <w:p w14:paraId="4B418880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2C1E73F0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p w14:paraId="27528512" w14:textId="77777777" w:rsidR="00D218C9" w:rsidRPr="00D861F9" w:rsidRDefault="00D218C9" w:rsidP="00D218C9">
      <w:pPr>
        <w:rPr>
          <w:rFonts w:ascii="Times New Roman" w:hAnsi="Times New Roman" w:cs="Times New Roman"/>
          <w:sz w:val="16"/>
          <w:szCs w:val="16"/>
        </w:rPr>
      </w:pPr>
    </w:p>
    <w:tbl>
      <w:tblPr>
        <w:tblW w:w="8660" w:type="dxa"/>
        <w:tblLook w:val="04A0" w:firstRow="1" w:lastRow="0" w:firstColumn="1" w:lastColumn="0" w:noHBand="0" w:noVBand="1"/>
      </w:tblPr>
      <w:tblGrid>
        <w:gridCol w:w="1280"/>
        <w:gridCol w:w="1660"/>
        <w:gridCol w:w="2080"/>
        <w:gridCol w:w="222"/>
        <w:gridCol w:w="1680"/>
        <w:gridCol w:w="1840"/>
      </w:tblGrid>
      <w:tr w:rsidR="00D218C9" w:rsidRPr="00D861F9" w14:paraId="065C25A0" w14:textId="77777777" w:rsidTr="00656D0D">
        <w:trPr>
          <w:trHeight w:val="276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C7D6F0" w14:textId="77777777" w:rsidR="00D218C9" w:rsidRPr="00D861F9" w:rsidRDefault="00D218C9" w:rsidP="00C836D1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8D6F08" w14:textId="77777777" w:rsidR="00D218C9" w:rsidRPr="00D861F9" w:rsidRDefault="00D218C9" w:rsidP="00C836D1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E96871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58650F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29B827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8AB55B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D218C9" w:rsidRPr="00D861F9" w14:paraId="096FEFE3" w14:textId="77777777" w:rsidTr="00656D0D">
        <w:trPr>
          <w:trHeight w:val="288"/>
        </w:trPr>
        <w:tc>
          <w:tcPr>
            <w:tcW w:w="8660" w:type="dxa"/>
            <w:gridSpan w:val="6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81C1C22" w14:textId="77777777" w:rsidR="00D218C9" w:rsidRPr="00C836D1" w:rsidRDefault="00D218C9" w:rsidP="00C836D1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C836D1">
              <w:rPr>
                <w:rFonts w:ascii="Times New Roman" w:eastAsia="等线" w:hAnsi="Times New Roman" w:cs="Times New Roman"/>
                <w:b/>
                <w:color w:val="000000"/>
                <w:kern w:val="0"/>
                <w:sz w:val="20"/>
                <w:szCs w:val="20"/>
              </w:rPr>
              <w:lastRenderedPageBreak/>
              <w:t xml:space="preserve">Table </w:t>
            </w:r>
            <w:r w:rsidR="00C836D1" w:rsidRPr="00C836D1">
              <w:rPr>
                <w:rFonts w:ascii="Times New Roman" w:eastAsia="等线" w:hAnsi="Times New Roman" w:cs="Times New Roman" w:hint="eastAsia"/>
                <w:b/>
                <w:color w:val="000000"/>
                <w:kern w:val="0"/>
                <w:sz w:val="20"/>
                <w:szCs w:val="20"/>
              </w:rPr>
              <w:t>S8</w:t>
            </w:r>
            <w:r w:rsidRPr="00C836D1">
              <w:rPr>
                <w:rFonts w:ascii="Times New Roman" w:eastAsia="等线" w:hAnsi="Times New Roman" w:cs="Times New Roman"/>
                <w:b/>
                <w:color w:val="000000"/>
                <w:kern w:val="0"/>
                <w:sz w:val="20"/>
                <w:szCs w:val="20"/>
              </w:rPr>
              <w:t>.</w:t>
            </w:r>
            <w:r w:rsidRPr="00C836D1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Overall Adjusted Survival of Young (18-49 Years) and Middle-Aged (50-64 Years) Female Patients vs Older Female Patients (65-75 Years) Diagnosed as Having Gastric Cancer in SEER dataset.</w:t>
            </w:r>
          </w:p>
        </w:tc>
      </w:tr>
      <w:tr w:rsidR="00D218C9" w:rsidRPr="00D861F9" w14:paraId="1FC46031" w14:textId="77777777" w:rsidTr="00656D0D">
        <w:trPr>
          <w:trHeight w:val="276"/>
        </w:trPr>
        <w:tc>
          <w:tcPr>
            <w:tcW w:w="128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6529F66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Patients</w:t>
            </w:r>
          </w:p>
        </w:tc>
        <w:tc>
          <w:tcPr>
            <w:tcW w:w="374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B9CDEB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Surgery Only</w:t>
            </w:r>
          </w:p>
        </w:tc>
        <w:tc>
          <w:tcPr>
            <w:tcW w:w="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1D7D3F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5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5AC1A9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Surgery Plus Chemotherapy</w:t>
            </w:r>
          </w:p>
        </w:tc>
      </w:tr>
      <w:tr w:rsidR="00D218C9" w:rsidRPr="00D861F9" w14:paraId="2E300313" w14:textId="77777777" w:rsidTr="00656D0D">
        <w:trPr>
          <w:trHeight w:val="324"/>
        </w:trPr>
        <w:tc>
          <w:tcPr>
            <w:tcW w:w="12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BAAEB93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1C53F2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Patients, No. (%)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4CD5A2F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Adjusted Hazard Ratio</w:t>
            </w:r>
            <w:r w:rsidRPr="00D861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br/>
              <w:t>(95% CI)</w:t>
            </w:r>
          </w:p>
        </w:tc>
        <w:tc>
          <w:tcPr>
            <w:tcW w:w="1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098CE0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i/>
                <w:iCs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b/>
                <w:bCs/>
                <w:i/>
                <w:iCs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6E3202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Patients, No. (%)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0815F40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Adjusted Hazard Ratio</w:t>
            </w:r>
            <w:r w:rsidRPr="00D861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br/>
              <w:t>(95% CI)</w:t>
            </w:r>
          </w:p>
        </w:tc>
      </w:tr>
      <w:tr w:rsidR="00D218C9" w:rsidRPr="00D861F9" w14:paraId="2CD0BD36" w14:textId="77777777" w:rsidTr="00656D0D">
        <w:trPr>
          <w:trHeight w:val="276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2CE3E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All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DEC7F0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A90A7E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047F7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9B6754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D7CC97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D218C9" w:rsidRPr="00D861F9" w14:paraId="711B6AA2" w14:textId="77777777" w:rsidTr="00656D0D">
        <w:trPr>
          <w:trHeight w:val="276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F779F0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8-49 y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0DC44D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104(62.1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30AF30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474(0.420-0.534)</w:t>
            </w:r>
          </w:p>
        </w:tc>
        <w:tc>
          <w:tcPr>
            <w:tcW w:w="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BDAFE2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115D14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73(37.9)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2C71EE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987(0.866-1.126)</w:t>
            </w:r>
          </w:p>
        </w:tc>
      </w:tr>
      <w:tr w:rsidR="00D218C9" w:rsidRPr="00D861F9" w14:paraId="63BDD536" w14:textId="77777777" w:rsidTr="00656D0D">
        <w:trPr>
          <w:trHeight w:val="276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D6CB60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0-64 y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450BE7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386(70.5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E65138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597(0.551-0.646)</w:t>
            </w:r>
          </w:p>
        </w:tc>
        <w:tc>
          <w:tcPr>
            <w:tcW w:w="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C6A2F2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65C9F9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998(29.5)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0227CD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899(0.802-1.008)</w:t>
            </w:r>
          </w:p>
        </w:tc>
      </w:tr>
      <w:tr w:rsidR="00D218C9" w:rsidRPr="00D861F9" w14:paraId="0FEABB6B" w14:textId="77777777" w:rsidTr="00656D0D">
        <w:trPr>
          <w:trHeight w:val="276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A96EA2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5-85 y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5F38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841(84.6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5D32A0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  <w:tc>
          <w:tcPr>
            <w:tcW w:w="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6C0C34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1CE5D4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246(15.4)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A9E60A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</w:tr>
      <w:tr w:rsidR="00D218C9" w:rsidRPr="00D861F9" w14:paraId="5B281249" w14:textId="77777777" w:rsidTr="00656D0D">
        <w:trPr>
          <w:trHeight w:val="276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24AAAC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Stage I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B4682C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0D11BE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6E4A83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2D6F09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099865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D218C9" w:rsidRPr="00D861F9" w14:paraId="4979A293" w14:textId="77777777" w:rsidTr="00656D0D">
        <w:trPr>
          <w:trHeight w:val="276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52722E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8-49 y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F32BA0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23(87.5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DD5597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214(0.133-0.344)</w:t>
            </w:r>
          </w:p>
        </w:tc>
        <w:tc>
          <w:tcPr>
            <w:tcW w:w="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297218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0B06AB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46(12.5)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0BA304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909(0.329-2.512)</w:t>
            </w:r>
          </w:p>
        </w:tc>
      </w:tr>
      <w:tr w:rsidR="00D218C9" w:rsidRPr="00D861F9" w14:paraId="64F607AE" w14:textId="77777777" w:rsidTr="00656D0D">
        <w:trPr>
          <w:trHeight w:val="276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5EBE3D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0-64 y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B50605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47(91.2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B4E22E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433(0.345-0.543)</w:t>
            </w:r>
          </w:p>
        </w:tc>
        <w:tc>
          <w:tcPr>
            <w:tcW w:w="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55DBFF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E5A4F2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2(8.8)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F5B38D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838(0.399-1.761)</w:t>
            </w:r>
          </w:p>
        </w:tc>
      </w:tr>
      <w:tr w:rsidR="00D218C9" w:rsidRPr="00D861F9" w14:paraId="7EE5C5BB" w14:textId="77777777" w:rsidTr="00656D0D">
        <w:trPr>
          <w:trHeight w:val="276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9187C9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5-85 y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3013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981(94.6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23451E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  <w:tc>
          <w:tcPr>
            <w:tcW w:w="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1F866F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7537F4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14(5.4)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F04722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</w:tr>
      <w:tr w:rsidR="00D218C9" w:rsidRPr="00D861F9" w14:paraId="74EF1C6B" w14:textId="77777777" w:rsidTr="00656D0D">
        <w:trPr>
          <w:trHeight w:val="276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DF83BB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Stage II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CD6CE2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D6ECAB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4262C4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D3E2C7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AFC395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D218C9" w:rsidRPr="00D861F9" w14:paraId="7D3D6DFD" w14:textId="77777777" w:rsidTr="00656D0D">
        <w:trPr>
          <w:trHeight w:val="276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22274A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8-49 y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4A0371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3(35.3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7303C8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599(0.367-0.976)</w:t>
            </w:r>
          </w:p>
        </w:tc>
        <w:tc>
          <w:tcPr>
            <w:tcW w:w="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64E1B4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338C43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97(64.7)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989FF5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603(0.358-1.015)</w:t>
            </w:r>
          </w:p>
        </w:tc>
      </w:tr>
      <w:tr w:rsidR="00D218C9" w:rsidRPr="00D861F9" w14:paraId="1BE32116" w14:textId="77777777" w:rsidTr="00656D0D">
        <w:trPr>
          <w:trHeight w:val="276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B18A02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0-64 y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083563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91(51.8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F4D574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573(0.440-0.747)</w:t>
            </w:r>
          </w:p>
        </w:tc>
        <w:tc>
          <w:tcPr>
            <w:tcW w:w="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ADAFB7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3ABA99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78(48.2)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15657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756(0.515-1.109)</w:t>
            </w:r>
          </w:p>
        </w:tc>
      </w:tr>
      <w:tr w:rsidR="00D218C9" w:rsidRPr="00D861F9" w14:paraId="3E847E2A" w14:textId="77777777" w:rsidTr="00656D0D">
        <w:trPr>
          <w:trHeight w:val="276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791711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5-85 y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76CB5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785(77.3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64365A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  <w:tc>
          <w:tcPr>
            <w:tcW w:w="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8601CB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FFC68D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30(22.7)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70E817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</w:tr>
      <w:tr w:rsidR="00D218C9" w:rsidRPr="00D861F9" w14:paraId="522C037C" w14:textId="77777777" w:rsidTr="00656D0D">
        <w:trPr>
          <w:trHeight w:val="276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E8F9DB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Stage III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C63647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1D150A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BCF2E8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BF72B1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FC3EB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D218C9" w:rsidRPr="00D861F9" w14:paraId="27D349BE" w14:textId="77777777" w:rsidTr="00656D0D">
        <w:trPr>
          <w:trHeight w:val="276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8E8249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8-49 y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292D58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8(31.2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BD6881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677(0.497-0.923)</w:t>
            </w:r>
          </w:p>
        </w:tc>
        <w:tc>
          <w:tcPr>
            <w:tcW w:w="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5EE70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D26418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50(68.8)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56B10E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853(0.647-1.125)</w:t>
            </w:r>
          </w:p>
        </w:tc>
      </w:tr>
      <w:tr w:rsidR="00D218C9" w:rsidRPr="00D861F9" w14:paraId="23840BC7" w14:textId="77777777" w:rsidTr="00656D0D">
        <w:trPr>
          <w:trHeight w:val="276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C0C7D3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0-64 y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BEE6A2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72(41.4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2ADCB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748(0.611-0.918)</w:t>
            </w:r>
          </w:p>
        </w:tc>
        <w:tc>
          <w:tcPr>
            <w:tcW w:w="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F20F87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4A6C29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43(58.6)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242AA0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904(0.721-1.133)</w:t>
            </w:r>
          </w:p>
        </w:tc>
      </w:tr>
      <w:tr w:rsidR="00D218C9" w:rsidRPr="00D861F9" w14:paraId="30B95634" w14:textId="77777777" w:rsidTr="00656D0D">
        <w:trPr>
          <w:trHeight w:val="276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C487FE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5-85 y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A1E5AD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41(71.9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505DA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  <w:tc>
          <w:tcPr>
            <w:tcW w:w="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EE342B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542365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28(28.1)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DEC85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</w:tr>
      <w:tr w:rsidR="00D218C9" w:rsidRPr="00D861F9" w14:paraId="32CDA5AD" w14:textId="77777777" w:rsidTr="00656D0D">
        <w:trPr>
          <w:trHeight w:val="276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2CC821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Stage IV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067F84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56C984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7D8946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07FE60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B66857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</w:rPr>
            </w:pPr>
          </w:p>
        </w:tc>
      </w:tr>
      <w:tr w:rsidR="00D218C9" w:rsidRPr="00D861F9" w14:paraId="79D42B2E" w14:textId="77777777" w:rsidTr="00656D0D">
        <w:trPr>
          <w:trHeight w:val="276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59BB8C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8-49 y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7CB5F4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7(28.5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5D036E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936(0.688-1.273)</w:t>
            </w:r>
          </w:p>
        </w:tc>
        <w:tc>
          <w:tcPr>
            <w:tcW w:w="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59747A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D668DB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68(71.5)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8148D8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876(0.674-1.139)</w:t>
            </w:r>
          </w:p>
        </w:tc>
      </w:tr>
      <w:tr w:rsidR="00D218C9" w:rsidRPr="00D861F9" w14:paraId="1690CD51" w14:textId="77777777" w:rsidTr="00656D0D">
        <w:trPr>
          <w:trHeight w:val="276"/>
        </w:trPr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898410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0-64 y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9C397F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27(38.3)</w:t>
            </w:r>
          </w:p>
        </w:tc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569541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950(0.749-1.206)</w:t>
            </w:r>
          </w:p>
        </w:tc>
        <w:tc>
          <w:tcPr>
            <w:tcW w:w="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A8A978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7A25AE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05(61.7)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0449D2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870(0.685-1.105)</w:t>
            </w:r>
          </w:p>
        </w:tc>
      </w:tr>
      <w:tr w:rsidR="00D218C9" w:rsidRPr="00D861F9" w14:paraId="56B2650E" w14:textId="77777777" w:rsidTr="00656D0D">
        <w:trPr>
          <w:trHeight w:val="288"/>
        </w:trPr>
        <w:tc>
          <w:tcPr>
            <w:tcW w:w="12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214F9A" w14:textId="77777777" w:rsidR="00D218C9" w:rsidRPr="00D861F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5-85 y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F7A31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369(68.3)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392CAF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  <w:tc>
          <w:tcPr>
            <w:tcW w:w="1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74024C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891DD0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44(49.1)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498650" w14:textId="77777777" w:rsidR="00D218C9" w:rsidRPr="00D861F9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D861F9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 [Reference]</w:t>
            </w:r>
          </w:p>
        </w:tc>
      </w:tr>
    </w:tbl>
    <w:p w14:paraId="14DBBA8E" w14:textId="77777777" w:rsidR="00D218C9" w:rsidRDefault="00D218C9" w:rsidP="00D218C9"/>
    <w:p w14:paraId="4C90A5B6" w14:textId="77777777" w:rsidR="00D218C9" w:rsidRDefault="00D218C9" w:rsidP="009554F5"/>
    <w:p w14:paraId="643225EF" w14:textId="77777777" w:rsidR="00D218C9" w:rsidRDefault="00D218C9" w:rsidP="009554F5"/>
    <w:p w14:paraId="72E63476" w14:textId="77777777" w:rsidR="00D218C9" w:rsidRDefault="00D218C9" w:rsidP="009554F5"/>
    <w:p w14:paraId="04778FA0" w14:textId="77777777" w:rsidR="00D218C9" w:rsidRDefault="00D218C9" w:rsidP="009554F5"/>
    <w:p w14:paraId="79CDB13B" w14:textId="77777777" w:rsidR="00D218C9" w:rsidRDefault="00D218C9" w:rsidP="009554F5"/>
    <w:p w14:paraId="631528E8" w14:textId="77777777" w:rsidR="00D218C9" w:rsidRDefault="00D218C9" w:rsidP="009554F5"/>
    <w:p w14:paraId="3DCF2B84" w14:textId="77777777" w:rsidR="00D218C9" w:rsidRDefault="00D218C9" w:rsidP="009554F5"/>
    <w:p w14:paraId="4FC53B9F" w14:textId="77777777" w:rsidR="00D218C9" w:rsidRDefault="00D218C9" w:rsidP="009554F5"/>
    <w:p w14:paraId="5C8D2657" w14:textId="77777777" w:rsidR="00D218C9" w:rsidRDefault="00D218C9" w:rsidP="009554F5"/>
    <w:p w14:paraId="2E04C0CE" w14:textId="77777777" w:rsidR="00D218C9" w:rsidRDefault="00D218C9" w:rsidP="009554F5"/>
    <w:p w14:paraId="07657994" w14:textId="77777777" w:rsidR="00D218C9" w:rsidRDefault="00D218C9" w:rsidP="009554F5"/>
    <w:p w14:paraId="5AF5D4F7" w14:textId="77777777" w:rsidR="00D218C9" w:rsidRDefault="00D218C9" w:rsidP="009554F5"/>
    <w:p w14:paraId="23F7FC65" w14:textId="77777777" w:rsidR="00D218C9" w:rsidRDefault="00D218C9" w:rsidP="009554F5"/>
    <w:p w14:paraId="7B9A8169" w14:textId="77777777" w:rsidR="00D218C9" w:rsidRDefault="00D218C9" w:rsidP="009554F5"/>
    <w:p w14:paraId="7163875D" w14:textId="77777777" w:rsidR="007C4DC8" w:rsidRDefault="007C4DC8" w:rsidP="009554F5"/>
    <w:p w14:paraId="124CDC1F" w14:textId="77777777" w:rsidR="00D218C9" w:rsidRDefault="00D218C9" w:rsidP="009554F5"/>
    <w:p w14:paraId="29A542F1" w14:textId="77777777" w:rsidR="00D218C9" w:rsidRDefault="00D218C9" w:rsidP="009554F5"/>
    <w:tbl>
      <w:tblPr>
        <w:tblW w:w="5000" w:type="pct"/>
        <w:tblLook w:val="04A0" w:firstRow="1" w:lastRow="0" w:firstColumn="1" w:lastColumn="0" w:noHBand="0" w:noVBand="1"/>
      </w:tblPr>
      <w:tblGrid>
        <w:gridCol w:w="1827"/>
        <w:gridCol w:w="1008"/>
        <w:gridCol w:w="1141"/>
        <w:gridCol w:w="2058"/>
        <w:gridCol w:w="894"/>
        <w:gridCol w:w="1378"/>
      </w:tblGrid>
      <w:tr w:rsidR="00D218C9" w:rsidRPr="006430B2" w14:paraId="78BAB66C" w14:textId="77777777" w:rsidTr="00656D0D">
        <w:trPr>
          <w:trHeight w:val="288"/>
        </w:trPr>
        <w:tc>
          <w:tcPr>
            <w:tcW w:w="5000" w:type="pct"/>
            <w:gridSpan w:val="6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05DB70" w14:textId="77777777" w:rsidR="00D218C9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b/>
                <w:color w:val="000000"/>
                <w:kern w:val="0"/>
                <w:sz w:val="22"/>
              </w:rPr>
            </w:pPr>
          </w:p>
          <w:p w14:paraId="2FC020E5" w14:textId="77777777" w:rsidR="00D218C9" w:rsidRPr="006430B2" w:rsidRDefault="00D218C9" w:rsidP="00C836D1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7C2225">
              <w:rPr>
                <w:rFonts w:ascii="Times New Roman" w:eastAsia="等线" w:hAnsi="Times New Roman" w:cs="Times New Roman"/>
                <w:b/>
                <w:color w:val="000000"/>
                <w:kern w:val="0"/>
                <w:sz w:val="22"/>
              </w:rPr>
              <w:lastRenderedPageBreak/>
              <w:t>Table S</w:t>
            </w:r>
            <w:r w:rsidR="00C836D1">
              <w:rPr>
                <w:rFonts w:ascii="Times New Roman" w:eastAsia="等线" w:hAnsi="Times New Roman" w:cs="Times New Roman" w:hint="eastAsia"/>
                <w:b/>
                <w:color w:val="000000"/>
                <w:kern w:val="0"/>
                <w:sz w:val="22"/>
              </w:rPr>
              <w:t>9</w:t>
            </w: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. Chemotherapy interaction with age group for overall survival in patients with stage II and III disease.</w:t>
            </w:r>
          </w:p>
        </w:tc>
      </w:tr>
      <w:tr w:rsidR="00D218C9" w:rsidRPr="006430B2" w14:paraId="14463C58" w14:textId="77777777" w:rsidTr="00656D0D">
        <w:trPr>
          <w:trHeight w:val="288"/>
        </w:trPr>
        <w:tc>
          <w:tcPr>
            <w:tcW w:w="1108" w:type="pct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DF54725" w14:textId="77777777" w:rsidR="00D218C9" w:rsidRPr="006430B2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lastRenderedPageBreak/>
              <w:t>Age group</w:t>
            </w:r>
          </w:p>
        </w:tc>
        <w:tc>
          <w:tcPr>
            <w:tcW w:w="599" w:type="pct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5B71E4C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CT</w:t>
            </w:r>
          </w:p>
        </w:tc>
        <w:tc>
          <w:tcPr>
            <w:tcW w:w="682" w:type="pct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D122ADE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No CT</w:t>
            </w:r>
          </w:p>
        </w:tc>
        <w:tc>
          <w:tcPr>
            <w:tcW w:w="2611" w:type="pct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0357A5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Overall survival</w:t>
            </w:r>
          </w:p>
        </w:tc>
      </w:tr>
      <w:tr w:rsidR="00D218C9" w:rsidRPr="006430B2" w14:paraId="2A36FF0C" w14:textId="77777777" w:rsidTr="00656D0D">
        <w:trPr>
          <w:trHeight w:val="276"/>
        </w:trPr>
        <w:tc>
          <w:tcPr>
            <w:tcW w:w="1108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585C8EB" w14:textId="77777777" w:rsidR="00D218C9" w:rsidRPr="006430B2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599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879CE1D" w14:textId="77777777" w:rsidR="00D218C9" w:rsidRPr="006430B2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682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3E51A35" w14:textId="77777777" w:rsidR="00D218C9" w:rsidRPr="006430B2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2B3DC5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CT vs No CT,</w:t>
            </w:r>
          </w:p>
        </w:tc>
        <w:tc>
          <w:tcPr>
            <w:tcW w:w="529" w:type="pct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0ED7239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  <w:t>P</w:t>
            </w:r>
          </w:p>
        </w:tc>
        <w:tc>
          <w:tcPr>
            <w:tcW w:w="830" w:type="pct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043F5BB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  <w:t xml:space="preserve">P </w:t>
            </w: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value for interaction</w:t>
            </w:r>
          </w:p>
        </w:tc>
      </w:tr>
      <w:tr w:rsidR="00D218C9" w:rsidRPr="006430B2" w14:paraId="4D8A9C95" w14:textId="77777777" w:rsidTr="00656D0D">
        <w:trPr>
          <w:trHeight w:val="288"/>
        </w:trPr>
        <w:tc>
          <w:tcPr>
            <w:tcW w:w="1108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AE3295B" w14:textId="77777777" w:rsidR="00D218C9" w:rsidRPr="006430B2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599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7B6522A" w14:textId="77777777" w:rsidR="00D218C9" w:rsidRPr="006430B2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682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87AE163" w14:textId="77777777" w:rsidR="00D218C9" w:rsidRPr="006430B2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25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D255B6C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HR (95% CI)</w:t>
            </w:r>
          </w:p>
        </w:tc>
        <w:tc>
          <w:tcPr>
            <w:tcW w:w="529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D310A84" w14:textId="77777777" w:rsidR="00D218C9" w:rsidRPr="006430B2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830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D6D19FC" w14:textId="77777777" w:rsidR="00D218C9" w:rsidRPr="006430B2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sz w:val="16"/>
                <w:szCs w:val="16"/>
              </w:rPr>
            </w:pPr>
          </w:p>
        </w:tc>
      </w:tr>
      <w:tr w:rsidR="00D218C9" w:rsidRPr="006430B2" w14:paraId="17CFC0E3" w14:textId="77777777" w:rsidTr="00656D0D">
        <w:trPr>
          <w:trHeight w:val="276"/>
        </w:trPr>
        <w:tc>
          <w:tcPr>
            <w:tcW w:w="2389" w:type="pct"/>
            <w:gridSpan w:val="3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A5D745" w14:textId="77777777" w:rsidR="00D218C9" w:rsidRPr="006430B2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China da</w:t>
            </w:r>
            <w:r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ta</w:t>
            </w:r>
            <w:r w:rsidRPr="006430B2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set </w:t>
            </w:r>
          </w:p>
        </w:tc>
        <w:tc>
          <w:tcPr>
            <w:tcW w:w="1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40556C" w14:textId="77777777" w:rsidR="00D218C9" w:rsidRPr="006430B2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5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19E488" w14:textId="77777777" w:rsidR="00D218C9" w:rsidRPr="006430B2" w:rsidRDefault="00D218C9" w:rsidP="00656D0D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8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60F624" w14:textId="77777777" w:rsidR="00D218C9" w:rsidRPr="006430B2" w:rsidRDefault="00D218C9" w:rsidP="00656D0D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D218C9" w:rsidRPr="006430B2" w14:paraId="07FDD83F" w14:textId="77777777" w:rsidTr="00656D0D">
        <w:trPr>
          <w:trHeight w:val="276"/>
        </w:trPr>
        <w:tc>
          <w:tcPr>
            <w:tcW w:w="170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27770B" w14:textId="77777777" w:rsidR="00D218C9" w:rsidRPr="006430B2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Stage II (n = 1087)</w:t>
            </w:r>
          </w:p>
        </w:tc>
        <w:tc>
          <w:tcPr>
            <w:tcW w:w="6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0EABC6" w14:textId="77777777" w:rsidR="00D218C9" w:rsidRPr="006430B2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E0AF68" w14:textId="77777777" w:rsidR="00D218C9" w:rsidRPr="006430B2" w:rsidRDefault="00D218C9" w:rsidP="00656D0D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5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B618E0" w14:textId="77777777" w:rsidR="00D218C9" w:rsidRPr="006430B2" w:rsidRDefault="00D218C9" w:rsidP="00656D0D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8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E51905" w14:textId="77777777" w:rsidR="00D218C9" w:rsidRPr="006430B2" w:rsidRDefault="00D218C9" w:rsidP="00656D0D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D218C9" w:rsidRPr="006430B2" w14:paraId="37CABDF8" w14:textId="77777777" w:rsidTr="00656D0D">
        <w:trPr>
          <w:trHeight w:val="276"/>
        </w:trPr>
        <w:tc>
          <w:tcPr>
            <w:tcW w:w="11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5D8D14" w14:textId="77777777" w:rsidR="00D218C9" w:rsidRPr="006430B2" w:rsidRDefault="00D218C9" w:rsidP="00656D0D">
            <w:pPr>
              <w:widowControl/>
              <w:ind w:firstLineChars="100" w:firstLine="1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8-49 y</w:t>
            </w:r>
          </w:p>
        </w:tc>
        <w:tc>
          <w:tcPr>
            <w:tcW w:w="5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FA07D8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13</w:t>
            </w:r>
          </w:p>
        </w:tc>
        <w:tc>
          <w:tcPr>
            <w:tcW w:w="6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0B9934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5</w:t>
            </w:r>
          </w:p>
        </w:tc>
        <w:tc>
          <w:tcPr>
            <w:tcW w:w="1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01080E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877(0.474-1.621)</w:t>
            </w:r>
          </w:p>
        </w:tc>
        <w:tc>
          <w:tcPr>
            <w:tcW w:w="5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9EC259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675</w:t>
            </w:r>
          </w:p>
        </w:tc>
        <w:tc>
          <w:tcPr>
            <w:tcW w:w="830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92B231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&lt;0.0001</w:t>
            </w:r>
          </w:p>
        </w:tc>
      </w:tr>
      <w:tr w:rsidR="00D218C9" w:rsidRPr="006430B2" w14:paraId="07BD27AF" w14:textId="77777777" w:rsidTr="00656D0D">
        <w:trPr>
          <w:trHeight w:val="276"/>
        </w:trPr>
        <w:tc>
          <w:tcPr>
            <w:tcW w:w="11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E6A776" w14:textId="77777777" w:rsidR="00D218C9" w:rsidRPr="006430B2" w:rsidRDefault="00D218C9" w:rsidP="00656D0D">
            <w:pPr>
              <w:widowControl/>
              <w:ind w:firstLineChars="100" w:firstLine="1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0-64 y</w:t>
            </w:r>
          </w:p>
        </w:tc>
        <w:tc>
          <w:tcPr>
            <w:tcW w:w="5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B347EF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1</w:t>
            </w:r>
          </w:p>
        </w:tc>
        <w:tc>
          <w:tcPr>
            <w:tcW w:w="6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DB9596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5</w:t>
            </w:r>
          </w:p>
        </w:tc>
        <w:tc>
          <w:tcPr>
            <w:tcW w:w="1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065557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803(0.537-1.200)</w:t>
            </w:r>
          </w:p>
        </w:tc>
        <w:tc>
          <w:tcPr>
            <w:tcW w:w="5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04A6C6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285</w:t>
            </w:r>
          </w:p>
        </w:tc>
        <w:tc>
          <w:tcPr>
            <w:tcW w:w="830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C7ECE4C" w14:textId="77777777" w:rsidR="00D218C9" w:rsidRPr="006430B2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</w:tr>
      <w:tr w:rsidR="00D218C9" w:rsidRPr="006430B2" w14:paraId="2B1F5B52" w14:textId="77777777" w:rsidTr="00656D0D">
        <w:trPr>
          <w:trHeight w:val="276"/>
        </w:trPr>
        <w:tc>
          <w:tcPr>
            <w:tcW w:w="11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A81187" w14:textId="77777777" w:rsidR="00D218C9" w:rsidRPr="006430B2" w:rsidRDefault="00D218C9" w:rsidP="00656D0D">
            <w:pPr>
              <w:widowControl/>
              <w:ind w:firstLineChars="100" w:firstLine="1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5-85 y</w:t>
            </w:r>
          </w:p>
        </w:tc>
        <w:tc>
          <w:tcPr>
            <w:tcW w:w="5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B567A6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7</w:t>
            </w:r>
          </w:p>
        </w:tc>
        <w:tc>
          <w:tcPr>
            <w:tcW w:w="6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560BAC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2</w:t>
            </w:r>
          </w:p>
        </w:tc>
        <w:tc>
          <w:tcPr>
            <w:tcW w:w="1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0A7A15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681(0.447-1.038)</w:t>
            </w:r>
          </w:p>
        </w:tc>
        <w:tc>
          <w:tcPr>
            <w:tcW w:w="5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FA651A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074</w:t>
            </w:r>
          </w:p>
        </w:tc>
        <w:tc>
          <w:tcPr>
            <w:tcW w:w="830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F055876" w14:textId="77777777" w:rsidR="00D218C9" w:rsidRPr="006430B2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</w:tr>
      <w:tr w:rsidR="00D218C9" w:rsidRPr="006430B2" w14:paraId="31AE7D12" w14:textId="77777777" w:rsidTr="00656D0D">
        <w:trPr>
          <w:trHeight w:val="276"/>
        </w:trPr>
        <w:tc>
          <w:tcPr>
            <w:tcW w:w="170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FF11F5" w14:textId="77777777" w:rsidR="00D218C9" w:rsidRPr="006430B2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Stage III (n = 2558)</w:t>
            </w:r>
          </w:p>
        </w:tc>
        <w:tc>
          <w:tcPr>
            <w:tcW w:w="6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60D48D" w14:textId="77777777" w:rsidR="00D218C9" w:rsidRPr="006430B2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C6D21A" w14:textId="77777777" w:rsidR="00D218C9" w:rsidRPr="006430B2" w:rsidRDefault="00D218C9" w:rsidP="00656D0D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5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772814" w14:textId="77777777" w:rsidR="00D218C9" w:rsidRPr="006430B2" w:rsidRDefault="00D218C9" w:rsidP="00656D0D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8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497231" w14:textId="77777777" w:rsidR="00D218C9" w:rsidRPr="006430B2" w:rsidRDefault="00D218C9" w:rsidP="00656D0D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D218C9" w:rsidRPr="006430B2" w14:paraId="32955F20" w14:textId="77777777" w:rsidTr="00656D0D">
        <w:trPr>
          <w:trHeight w:val="276"/>
        </w:trPr>
        <w:tc>
          <w:tcPr>
            <w:tcW w:w="11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00E905" w14:textId="77777777" w:rsidR="00D218C9" w:rsidRPr="006430B2" w:rsidRDefault="00D218C9" w:rsidP="00656D0D">
            <w:pPr>
              <w:widowControl/>
              <w:ind w:firstLineChars="100" w:firstLine="1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8-49 y</w:t>
            </w:r>
          </w:p>
        </w:tc>
        <w:tc>
          <w:tcPr>
            <w:tcW w:w="5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F8113F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13</w:t>
            </w:r>
          </w:p>
        </w:tc>
        <w:tc>
          <w:tcPr>
            <w:tcW w:w="6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BA9312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5</w:t>
            </w:r>
          </w:p>
        </w:tc>
        <w:tc>
          <w:tcPr>
            <w:tcW w:w="1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A91D0B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869(0.682-1.107)</w:t>
            </w:r>
          </w:p>
        </w:tc>
        <w:tc>
          <w:tcPr>
            <w:tcW w:w="5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CBDA15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256</w:t>
            </w:r>
          </w:p>
        </w:tc>
        <w:tc>
          <w:tcPr>
            <w:tcW w:w="830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7A1C1D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&lt;0.0001</w:t>
            </w:r>
          </w:p>
        </w:tc>
      </w:tr>
      <w:tr w:rsidR="00D218C9" w:rsidRPr="006430B2" w14:paraId="0BCC56D0" w14:textId="77777777" w:rsidTr="00656D0D">
        <w:trPr>
          <w:trHeight w:val="276"/>
        </w:trPr>
        <w:tc>
          <w:tcPr>
            <w:tcW w:w="11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6F1941" w14:textId="77777777" w:rsidR="00D218C9" w:rsidRPr="006430B2" w:rsidRDefault="00D218C9" w:rsidP="00656D0D">
            <w:pPr>
              <w:widowControl/>
              <w:ind w:firstLineChars="100" w:firstLine="1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0-64 y</w:t>
            </w:r>
          </w:p>
        </w:tc>
        <w:tc>
          <w:tcPr>
            <w:tcW w:w="5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28A927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1</w:t>
            </w:r>
          </w:p>
        </w:tc>
        <w:tc>
          <w:tcPr>
            <w:tcW w:w="6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EE3580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5</w:t>
            </w:r>
          </w:p>
        </w:tc>
        <w:tc>
          <w:tcPr>
            <w:tcW w:w="1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8764EA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836(0.708-0.987)</w:t>
            </w:r>
          </w:p>
        </w:tc>
        <w:tc>
          <w:tcPr>
            <w:tcW w:w="5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3730C3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034</w:t>
            </w:r>
          </w:p>
        </w:tc>
        <w:tc>
          <w:tcPr>
            <w:tcW w:w="830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C5674D2" w14:textId="77777777" w:rsidR="00D218C9" w:rsidRPr="006430B2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</w:tr>
      <w:tr w:rsidR="00D218C9" w:rsidRPr="006430B2" w14:paraId="3411B342" w14:textId="77777777" w:rsidTr="00656D0D">
        <w:trPr>
          <w:trHeight w:val="276"/>
        </w:trPr>
        <w:tc>
          <w:tcPr>
            <w:tcW w:w="11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2B17B8" w14:textId="77777777" w:rsidR="00D218C9" w:rsidRPr="006430B2" w:rsidRDefault="00D218C9" w:rsidP="00656D0D">
            <w:pPr>
              <w:widowControl/>
              <w:ind w:firstLineChars="100" w:firstLine="1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5-85 y</w:t>
            </w:r>
          </w:p>
        </w:tc>
        <w:tc>
          <w:tcPr>
            <w:tcW w:w="5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39C37D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7</w:t>
            </w:r>
          </w:p>
        </w:tc>
        <w:tc>
          <w:tcPr>
            <w:tcW w:w="6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0D5D7D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2</w:t>
            </w:r>
          </w:p>
        </w:tc>
        <w:tc>
          <w:tcPr>
            <w:tcW w:w="1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C85E67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631(0.517-0.769)</w:t>
            </w:r>
          </w:p>
        </w:tc>
        <w:tc>
          <w:tcPr>
            <w:tcW w:w="5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A4EA9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830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608A0E8" w14:textId="77777777" w:rsidR="00D218C9" w:rsidRPr="006430B2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</w:tr>
      <w:tr w:rsidR="00D218C9" w:rsidRPr="006430B2" w14:paraId="6F620143" w14:textId="77777777" w:rsidTr="00656D0D">
        <w:trPr>
          <w:trHeight w:val="276"/>
        </w:trPr>
        <w:tc>
          <w:tcPr>
            <w:tcW w:w="170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16AFB0" w14:textId="77777777" w:rsidR="00D218C9" w:rsidRPr="006430B2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SEER da</w:t>
            </w:r>
            <w:r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ta</w:t>
            </w:r>
            <w:r w:rsidRPr="006430B2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set </w:t>
            </w:r>
          </w:p>
        </w:tc>
        <w:tc>
          <w:tcPr>
            <w:tcW w:w="6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5EBC11" w14:textId="77777777" w:rsidR="00D218C9" w:rsidRPr="006430B2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61BCCF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5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950281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8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DD646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D218C9" w:rsidRPr="006430B2" w14:paraId="6E8779FB" w14:textId="77777777" w:rsidTr="00656D0D">
        <w:trPr>
          <w:trHeight w:val="276"/>
        </w:trPr>
        <w:tc>
          <w:tcPr>
            <w:tcW w:w="170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D74C45" w14:textId="77777777" w:rsidR="00D218C9" w:rsidRPr="006430B2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Stage II (n = 3914)</w:t>
            </w:r>
          </w:p>
        </w:tc>
        <w:tc>
          <w:tcPr>
            <w:tcW w:w="6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95C051" w14:textId="77777777" w:rsidR="00D218C9" w:rsidRPr="006430B2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FFC7AD" w14:textId="77777777" w:rsidR="00D218C9" w:rsidRPr="006430B2" w:rsidRDefault="00D218C9" w:rsidP="00656D0D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5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9C3966" w14:textId="77777777" w:rsidR="00D218C9" w:rsidRPr="006430B2" w:rsidRDefault="00D218C9" w:rsidP="00656D0D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8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52DA23" w14:textId="77777777" w:rsidR="00D218C9" w:rsidRPr="006430B2" w:rsidRDefault="00D218C9" w:rsidP="00656D0D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D218C9" w:rsidRPr="006430B2" w14:paraId="007A5E2E" w14:textId="77777777" w:rsidTr="00656D0D">
        <w:trPr>
          <w:trHeight w:val="276"/>
        </w:trPr>
        <w:tc>
          <w:tcPr>
            <w:tcW w:w="11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5F8965" w14:textId="77777777" w:rsidR="00D218C9" w:rsidRPr="006430B2" w:rsidRDefault="00D218C9" w:rsidP="00656D0D">
            <w:pPr>
              <w:widowControl/>
              <w:ind w:firstLineChars="100" w:firstLine="1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8-49 y</w:t>
            </w:r>
          </w:p>
        </w:tc>
        <w:tc>
          <w:tcPr>
            <w:tcW w:w="5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26C13C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13</w:t>
            </w:r>
          </w:p>
        </w:tc>
        <w:tc>
          <w:tcPr>
            <w:tcW w:w="6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CFD098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5</w:t>
            </w:r>
          </w:p>
        </w:tc>
        <w:tc>
          <w:tcPr>
            <w:tcW w:w="1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824119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.023(0.683-1.533)</w:t>
            </w:r>
          </w:p>
        </w:tc>
        <w:tc>
          <w:tcPr>
            <w:tcW w:w="5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080285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911</w:t>
            </w:r>
          </w:p>
        </w:tc>
        <w:tc>
          <w:tcPr>
            <w:tcW w:w="830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558920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&lt;0.0001</w:t>
            </w:r>
          </w:p>
        </w:tc>
      </w:tr>
      <w:tr w:rsidR="00D218C9" w:rsidRPr="006430B2" w14:paraId="62AD40F9" w14:textId="77777777" w:rsidTr="00656D0D">
        <w:trPr>
          <w:trHeight w:val="276"/>
        </w:trPr>
        <w:tc>
          <w:tcPr>
            <w:tcW w:w="11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7BBE1C" w14:textId="77777777" w:rsidR="00D218C9" w:rsidRPr="006430B2" w:rsidRDefault="00D218C9" w:rsidP="00656D0D">
            <w:pPr>
              <w:widowControl/>
              <w:ind w:firstLineChars="100" w:firstLine="1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0-64 y</w:t>
            </w:r>
          </w:p>
        </w:tc>
        <w:tc>
          <w:tcPr>
            <w:tcW w:w="5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39293E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1</w:t>
            </w:r>
          </w:p>
        </w:tc>
        <w:tc>
          <w:tcPr>
            <w:tcW w:w="6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EFF249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5</w:t>
            </w:r>
          </w:p>
        </w:tc>
        <w:tc>
          <w:tcPr>
            <w:tcW w:w="1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2EAE4A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834(0.679-1.025)</w:t>
            </w:r>
          </w:p>
        </w:tc>
        <w:tc>
          <w:tcPr>
            <w:tcW w:w="5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E12992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085</w:t>
            </w:r>
          </w:p>
        </w:tc>
        <w:tc>
          <w:tcPr>
            <w:tcW w:w="830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80493F6" w14:textId="77777777" w:rsidR="00D218C9" w:rsidRPr="006430B2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</w:tr>
      <w:tr w:rsidR="00D218C9" w:rsidRPr="006430B2" w14:paraId="7D742F39" w14:textId="77777777" w:rsidTr="00656D0D">
        <w:trPr>
          <w:trHeight w:val="276"/>
        </w:trPr>
        <w:tc>
          <w:tcPr>
            <w:tcW w:w="11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A26CFF" w14:textId="77777777" w:rsidR="00D218C9" w:rsidRPr="006430B2" w:rsidRDefault="00D218C9" w:rsidP="00656D0D">
            <w:pPr>
              <w:widowControl/>
              <w:ind w:firstLineChars="100" w:firstLine="1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5-85 y</w:t>
            </w:r>
          </w:p>
        </w:tc>
        <w:tc>
          <w:tcPr>
            <w:tcW w:w="5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3C32A1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7</w:t>
            </w:r>
          </w:p>
        </w:tc>
        <w:tc>
          <w:tcPr>
            <w:tcW w:w="6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6F029C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2</w:t>
            </w:r>
          </w:p>
        </w:tc>
        <w:tc>
          <w:tcPr>
            <w:tcW w:w="1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C3F663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620(0.540-0.712)</w:t>
            </w:r>
          </w:p>
        </w:tc>
        <w:tc>
          <w:tcPr>
            <w:tcW w:w="5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CFF408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830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2D195FF" w14:textId="77777777" w:rsidR="00D218C9" w:rsidRPr="006430B2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</w:tr>
      <w:tr w:rsidR="00D218C9" w:rsidRPr="006430B2" w14:paraId="45E5329F" w14:textId="77777777" w:rsidTr="00656D0D">
        <w:trPr>
          <w:trHeight w:val="276"/>
        </w:trPr>
        <w:tc>
          <w:tcPr>
            <w:tcW w:w="1707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44AADF" w14:textId="77777777" w:rsidR="00D218C9" w:rsidRPr="006430B2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  <w:t>Stage III (n = 4666)</w:t>
            </w:r>
          </w:p>
        </w:tc>
        <w:tc>
          <w:tcPr>
            <w:tcW w:w="6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5C0EF1" w14:textId="77777777" w:rsidR="00D218C9" w:rsidRPr="006430B2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B61CFA" w14:textId="77777777" w:rsidR="00D218C9" w:rsidRPr="006430B2" w:rsidRDefault="00D218C9" w:rsidP="00656D0D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5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826C2C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8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7CCD84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D218C9" w:rsidRPr="006430B2" w14:paraId="6EF8D29B" w14:textId="77777777" w:rsidTr="00656D0D">
        <w:trPr>
          <w:trHeight w:val="276"/>
        </w:trPr>
        <w:tc>
          <w:tcPr>
            <w:tcW w:w="11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D3C64C" w14:textId="77777777" w:rsidR="00D218C9" w:rsidRPr="006430B2" w:rsidRDefault="00D218C9" w:rsidP="00656D0D">
            <w:pPr>
              <w:widowControl/>
              <w:ind w:firstLineChars="100" w:firstLine="1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8-49 y</w:t>
            </w:r>
          </w:p>
        </w:tc>
        <w:tc>
          <w:tcPr>
            <w:tcW w:w="5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6AFE7E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45</w:t>
            </w:r>
          </w:p>
        </w:tc>
        <w:tc>
          <w:tcPr>
            <w:tcW w:w="6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B1FA0B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111</w:t>
            </w:r>
          </w:p>
        </w:tc>
        <w:tc>
          <w:tcPr>
            <w:tcW w:w="1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D262C4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723(0.572-0.913)</w:t>
            </w:r>
          </w:p>
        </w:tc>
        <w:tc>
          <w:tcPr>
            <w:tcW w:w="5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23F331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007</w:t>
            </w:r>
          </w:p>
        </w:tc>
        <w:tc>
          <w:tcPr>
            <w:tcW w:w="830" w:type="pct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8354730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&lt;0.0001</w:t>
            </w:r>
          </w:p>
        </w:tc>
      </w:tr>
      <w:tr w:rsidR="00D218C9" w:rsidRPr="006430B2" w14:paraId="6B226A4E" w14:textId="77777777" w:rsidTr="00656D0D">
        <w:trPr>
          <w:trHeight w:val="276"/>
        </w:trPr>
        <w:tc>
          <w:tcPr>
            <w:tcW w:w="11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B470CE" w14:textId="77777777" w:rsidR="00D218C9" w:rsidRPr="006430B2" w:rsidRDefault="00D218C9" w:rsidP="00656D0D">
            <w:pPr>
              <w:widowControl/>
              <w:ind w:firstLineChars="100" w:firstLine="1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50-64 y</w:t>
            </w:r>
          </w:p>
        </w:tc>
        <w:tc>
          <w:tcPr>
            <w:tcW w:w="5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586946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10</w:t>
            </w:r>
          </w:p>
        </w:tc>
        <w:tc>
          <w:tcPr>
            <w:tcW w:w="6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CB857B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92</w:t>
            </w:r>
          </w:p>
        </w:tc>
        <w:tc>
          <w:tcPr>
            <w:tcW w:w="1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CCC4D5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648(0.565-0.743)</w:t>
            </w:r>
          </w:p>
        </w:tc>
        <w:tc>
          <w:tcPr>
            <w:tcW w:w="5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A7F0AE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830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AC8F9C2" w14:textId="77777777" w:rsidR="00D218C9" w:rsidRPr="006430B2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</w:tr>
      <w:tr w:rsidR="00D218C9" w:rsidRPr="006430B2" w14:paraId="216FBCB6" w14:textId="77777777" w:rsidTr="00656D0D">
        <w:trPr>
          <w:trHeight w:val="288"/>
        </w:trPr>
        <w:tc>
          <w:tcPr>
            <w:tcW w:w="1108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552295" w14:textId="77777777" w:rsidR="00D218C9" w:rsidRPr="006430B2" w:rsidRDefault="00D218C9" w:rsidP="00656D0D">
            <w:pPr>
              <w:widowControl/>
              <w:ind w:firstLineChars="100" w:firstLine="160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65-85 y</w:t>
            </w:r>
          </w:p>
        </w:tc>
        <w:tc>
          <w:tcPr>
            <w:tcW w:w="59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1C6580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207</w:t>
            </w:r>
          </w:p>
        </w:tc>
        <w:tc>
          <w:tcPr>
            <w:tcW w:w="68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6EC241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89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1F20E3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0.523(0.477-0.574)</w:t>
            </w:r>
          </w:p>
        </w:tc>
        <w:tc>
          <w:tcPr>
            <w:tcW w:w="52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3D862B" w14:textId="77777777" w:rsidR="00D218C9" w:rsidRPr="006430B2" w:rsidRDefault="00D218C9" w:rsidP="00656D0D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  <w:t>&lt;0.001</w:t>
            </w:r>
          </w:p>
        </w:tc>
        <w:tc>
          <w:tcPr>
            <w:tcW w:w="830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B511A6D" w14:textId="77777777" w:rsidR="00D218C9" w:rsidRPr="006430B2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</w:tr>
      <w:tr w:rsidR="00D218C9" w:rsidRPr="006430B2" w14:paraId="6F5B6DE1" w14:textId="77777777" w:rsidTr="00656D0D">
        <w:trPr>
          <w:trHeight w:val="276"/>
        </w:trPr>
        <w:tc>
          <w:tcPr>
            <w:tcW w:w="5000" w:type="pct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A7685C" w14:textId="77777777" w:rsidR="00D218C9" w:rsidRPr="006430B2" w:rsidRDefault="00D218C9" w:rsidP="00656D0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6430B2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CT: chemotherapy.</w:t>
            </w:r>
          </w:p>
        </w:tc>
      </w:tr>
    </w:tbl>
    <w:p w14:paraId="2193567D" w14:textId="77777777" w:rsidR="00D218C9" w:rsidRDefault="00D218C9" w:rsidP="00D218C9"/>
    <w:p w14:paraId="2C69B5BB" w14:textId="77777777" w:rsidR="00D218C9" w:rsidRDefault="00D218C9" w:rsidP="009554F5"/>
    <w:p w14:paraId="6E6D82E0" w14:textId="77777777" w:rsidR="00D218C9" w:rsidRDefault="00D218C9" w:rsidP="009554F5"/>
    <w:p w14:paraId="7A42B133" w14:textId="77777777" w:rsidR="00D218C9" w:rsidRDefault="00D218C9" w:rsidP="009554F5"/>
    <w:p w14:paraId="6B94EC08" w14:textId="77777777" w:rsidR="00D218C9" w:rsidRDefault="00D218C9" w:rsidP="009554F5"/>
    <w:p w14:paraId="4B2FEE82" w14:textId="77777777" w:rsidR="009554F5" w:rsidRDefault="009554F5" w:rsidP="00CD3429">
      <w:pPr>
        <w:jc w:val="center"/>
      </w:pPr>
    </w:p>
    <w:p w14:paraId="08DDD7F5" w14:textId="77777777" w:rsidR="009554F5" w:rsidRDefault="009554F5" w:rsidP="00CD3429">
      <w:pPr>
        <w:jc w:val="center"/>
      </w:pPr>
    </w:p>
    <w:p w14:paraId="41B2869B" w14:textId="77777777" w:rsidR="00E91BA5" w:rsidRDefault="00162B07" w:rsidP="00CD3429">
      <w:pPr>
        <w:jc w:val="center"/>
      </w:pPr>
      <w:r>
        <w:rPr>
          <w:noProof/>
        </w:rPr>
        <w:lastRenderedPageBreak/>
        <w:drawing>
          <wp:inline distT="0" distB="0" distL="0" distR="0" wp14:anchorId="78BB8857" wp14:editId="4D6A6C7D">
            <wp:extent cx="4381500" cy="7020423"/>
            <wp:effectExtent l="0" t="0" r="0" b="952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88230" cy="70312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E2AF6A" w14:textId="77777777" w:rsidR="00CD3429" w:rsidRDefault="00CD3429" w:rsidP="0098103A">
      <w:pPr>
        <w:spacing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CD3429">
        <w:rPr>
          <w:rFonts w:ascii="Times New Roman" w:hAnsi="Times New Roman" w:cs="Times New Roman"/>
          <w:b/>
          <w:sz w:val="24"/>
          <w:szCs w:val="24"/>
        </w:rPr>
        <w:t>Figure S1</w:t>
      </w:r>
    </w:p>
    <w:p w14:paraId="2B705DCF" w14:textId="77777777" w:rsidR="00917D9D" w:rsidRPr="00074DA0" w:rsidRDefault="00917D9D" w:rsidP="0098103A">
      <w:pPr>
        <w:spacing w:line="276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490F59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>
        <w:rPr>
          <w:rFonts w:ascii="Times New Roman" w:hAnsi="Times New Roman" w:cs="Times New Roman"/>
          <w:b/>
          <w:sz w:val="24"/>
          <w:szCs w:val="24"/>
        </w:rPr>
        <w:t>S1</w:t>
      </w:r>
      <w:r w:rsidRPr="00490F59">
        <w:rPr>
          <w:rFonts w:ascii="Times New Roman" w:hAnsi="Times New Roman" w:cs="Times New Roman"/>
          <w:sz w:val="24"/>
          <w:szCs w:val="24"/>
        </w:rPr>
        <w:t xml:space="preserve">. Association </w:t>
      </w:r>
      <w:r w:rsidRPr="00490F59">
        <w:rPr>
          <w:rFonts w:ascii="Times New Roman" w:hAnsi="Times New Roman" w:cs="Times New Roman" w:hint="eastAsia"/>
          <w:sz w:val="24"/>
          <w:szCs w:val="24"/>
        </w:rPr>
        <w:t>b</w:t>
      </w:r>
      <w:r w:rsidRPr="00490F59">
        <w:rPr>
          <w:rFonts w:ascii="Times New Roman" w:hAnsi="Times New Roman" w:cs="Times New Roman"/>
          <w:sz w:val="24"/>
          <w:szCs w:val="24"/>
        </w:rPr>
        <w:t>et</w:t>
      </w:r>
      <w:r w:rsidRPr="00734ECA">
        <w:rPr>
          <w:rFonts w:ascii="Times New Roman" w:hAnsi="Times New Roman" w:cs="Times New Roman"/>
          <w:color w:val="000000"/>
          <w:sz w:val="24"/>
          <w:szCs w:val="24"/>
        </w:rPr>
        <w:t xml:space="preserve">ween </w:t>
      </w:r>
      <w:r>
        <w:rPr>
          <w:rFonts w:ascii="Times New Roman" w:hAnsi="Times New Roman" w:cs="Times New Roman"/>
          <w:color w:val="000000"/>
          <w:sz w:val="24"/>
          <w:szCs w:val="24"/>
        </w:rPr>
        <w:t>age group</w:t>
      </w:r>
      <w:r w:rsidRPr="00734ECA">
        <w:rPr>
          <w:rFonts w:ascii="Times New Roman" w:hAnsi="Times New Roman" w:cs="Times New Roman"/>
          <w:color w:val="000000"/>
          <w:sz w:val="24"/>
          <w:szCs w:val="24"/>
        </w:rPr>
        <w:t xml:space="preserve"> and </w:t>
      </w:r>
      <w:r w:rsidRPr="00734ECA">
        <w:rPr>
          <w:rFonts w:ascii="Times New Roman" w:hAnsi="Times New Roman" w:cs="Times New Roman" w:hint="eastAsia"/>
          <w:color w:val="000000"/>
          <w:sz w:val="24"/>
          <w:szCs w:val="24"/>
        </w:rPr>
        <w:t>survival b</w:t>
      </w:r>
      <w:r w:rsidRPr="00734ECA">
        <w:rPr>
          <w:rFonts w:ascii="Times New Roman" w:hAnsi="Times New Roman" w:cs="Times New Roman"/>
          <w:color w:val="000000"/>
          <w:sz w:val="24"/>
          <w:szCs w:val="24"/>
        </w:rPr>
        <w:t xml:space="preserve">enefit </w:t>
      </w:r>
      <w:r w:rsidRPr="00734ECA">
        <w:rPr>
          <w:rFonts w:ascii="Times New Roman" w:hAnsi="Times New Roman" w:cs="Times New Roman" w:hint="eastAsia"/>
          <w:color w:val="000000"/>
          <w:sz w:val="24"/>
          <w:szCs w:val="24"/>
        </w:rPr>
        <w:t>f</w:t>
      </w:r>
      <w:r w:rsidRPr="00734ECA">
        <w:rPr>
          <w:rFonts w:ascii="Times New Roman" w:hAnsi="Times New Roman" w:cs="Times New Roman"/>
          <w:color w:val="000000"/>
          <w:sz w:val="24"/>
          <w:szCs w:val="24"/>
        </w:rPr>
        <w:t xml:space="preserve">rom </w:t>
      </w:r>
      <w:r w:rsidRPr="00734ECA">
        <w:rPr>
          <w:rFonts w:ascii="Times New Roman" w:hAnsi="Times New Roman" w:cs="Times New Roman" w:hint="eastAsia"/>
          <w:color w:val="000000"/>
          <w:sz w:val="24"/>
          <w:szCs w:val="24"/>
        </w:rPr>
        <w:t>c</w:t>
      </w:r>
      <w:r w:rsidRPr="00734ECA">
        <w:rPr>
          <w:rFonts w:ascii="Times New Roman" w:hAnsi="Times New Roman" w:cs="Times New Roman"/>
          <w:color w:val="000000"/>
          <w:sz w:val="24"/>
          <w:szCs w:val="24"/>
        </w:rPr>
        <w:t>hemotherapy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in China and SEER datasets</w:t>
      </w:r>
      <w:r w:rsidRPr="00734ECA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. </w:t>
      </w:r>
      <w:r w:rsidRPr="00734ECA">
        <w:rPr>
          <w:rFonts w:ascii="Times New Roman" w:hAnsi="Times New Roman" w:cs="Times New Roman"/>
          <w:color w:val="000000"/>
          <w:sz w:val="24"/>
          <w:szCs w:val="24"/>
        </w:rPr>
        <w:t>(A</w:t>
      </w:r>
      <w:r>
        <w:rPr>
          <w:rFonts w:ascii="Times New Roman" w:hAnsi="Times New Roman" w:cs="Times New Roman"/>
          <w:color w:val="000000"/>
          <w:sz w:val="24"/>
          <w:szCs w:val="24"/>
        </w:rPr>
        <w:t>, C</w:t>
      </w:r>
      <w:r w:rsidRPr="00734ECA">
        <w:rPr>
          <w:rFonts w:ascii="Times New Roman" w:hAnsi="Times New Roman" w:cs="Times New Roman"/>
          <w:color w:val="000000"/>
          <w:sz w:val="24"/>
          <w:szCs w:val="24"/>
        </w:rPr>
        <w:t>)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: </w:t>
      </w:r>
      <w:r w:rsidRPr="00734ECA">
        <w:rPr>
          <w:rFonts w:ascii="Times New Roman" w:hAnsi="Times New Roman" w:cs="Times New Roman"/>
          <w:color w:val="000000"/>
          <w:sz w:val="24"/>
          <w:szCs w:val="24"/>
        </w:rPr>
        <w:t>stage II disease</w:t>
      </w:r>
      <w:r>
        <w:rPr>
          <w:rFonts w:ascii="Times New Roman" w:hAnsi="Times New Roman" w:cs="Times New Roman"/>
          <w:color w:val="000000"/>
          <w:sz w:val="24"/>
          <w:szCs w:val="24"/>
        </w:rPr>
        <w:t>;</w:t>
      </w:r>
      <w:r w:rsidRPr="00734ECA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</w:t>
      </w:r>
      <w:r w:rsidRPr="00734ECA">
        <w:rPr>
          <w:rFonts w:ascii="Times New Roman" w:hAnsi="Times New Roman" w:cs="Times New Roman"/>
          <w:color w:val="000000"/>
          <w:sz w:val="24"/>
          <w:szCs w:val="24"/>
        </w:rPr>
        <w:t>(B</w:t>
      </w:r>
      <w:r>
        <w:rPr>
          <w:rFonts w:ascii="Times New Roman" w:hAnsi="Times New Roman" w:cs="Times New Roman"/>
          <w:color w:val="000000"/>
          <w:sz w:val="24"/>
          <w:szCs w:val="24"/>
        </w:rPr>
        <w:t>, D</w:t>
      </w:r>
      <w:r w:rsidRPr="00734ECA">
        <w:rPr>
          <w:rFonts w:ascii="Times New Roman" w:hAnsi="Times New Roman" w:cs="Times New Roman"/>
          <w:color w:val="000000"/>
          <w:sz w:val="24"/>
          <w:szCs w:val="24"/>
        </w:rPr>
        <w:t>)</w:t>
      </w:r>
      <w:r>
        <w:rPr>
          <w:rFonts w:ascii="Times New Roman" w:hAnsi="Times New Roman" w:cs="Times New Roman"/>
          <w:color w:val="000000"/>
          <w:sz w:val="24"/>
          <w:szCs w:val="24"/>
        </w:rPr>
        <w:t>:</w:t>
      </w:r>
      <w:r w:rsidRPr="00734ECA">
        <w:rPr>
          <w:rFonts w:ascii="Times New Roman" w:hAnsi="Times New Roman" w:cs="Times New Roman"/>
          <w:color w:val="000000"/>
          <w:sz w:val="24"/>
          <w:szCs w:val="24"/>
        </w:rPr>
        <w:t xml:space="preserve"> stage III</w:t>
      </w:r>
      <w:r w:rsidRPr="00734ECA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</w:t>
      </w:r>
      <w:r w:rsidRPr="00734ECA">
        <w:rPr>
          <w:rFonts w:ascii="Times New Roman" w:hAnsi="Times New Roman" w:cs="Times New Roman"/>
          <w:color w:val="000000"/>
          <w:sz w:val="24"/>
          <w:szCs w:val="24"/>
        </w:rPr>
        <w:t>disease</w:t>
      </w:r>
      <w:r w:rsidRPr="00734ECA">
        <w:rPr>
          <w:rFonts w:ascii="Times New Roman" w:hAnsi="Times New Roman" w:cs="Times New Roman" w:hint="eastAsia"/>
          <w:color w:val="000000"/>
          <w:sz w:val="24"/>
          <w:szCs w:val="24"/>
        </w:rPr>
        <w:t>.</w:t>
      </w:r>
    </w:p>
    <w:p w14:paraId="10CBA20C" w14:textId="77777777" w:rsidR="00134B5B" w:rsidRPr="00276EDC" w:rsidRDefault="00134B5B" w:rsidP="00134B5B">
      <w:pPr>
        <w:spacing w:line="276" w:lineRule="auto"/>
        <w:rPr>
          <w:rFonts w:ascii="Times New Roman" w:hAnsi="Times New Roman" w:cs="Times New Roman"/>
          <w:color w:val="000000"/>
          <w:sz w:val="24"/>
          <w:szCs w:val="24"/>
          <w:vertAlign w:val="subscript"/>
        </w:rPr>
      </w:pPr>
      <w:r>
        <w:rPr>
          <w:noProof/>
        </w:rPr>
        <w:lastRenderedPageBreak/>
        <w:drawing>
          <wp:inline distT="0" distB="0" distL="0" distR="0" wp14:anchorId="06D0CD0F" wp14:editId="13575D2B">
            <wp:extent cx="5236029" cy="6160034"/>
            <wp:effectExtent l="0" t="0" r="3175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40047" cy="61647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1463A6" w14:textId="77777777" w:rsidR="00134B5B" w:rsidRPr="007B0A86" w:rsidRDefault="00134B5B" w:rsidP="00134B5B">
      <w:pPr>
        <w:spacing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B0A86">
        <w:rPr>
          <w:rFonts w:ascii="Times New Roman" w:hAnsi="Times New Roman" w:cs="Times New Roman"/>
          <w:b/>
          <w:sz w:val="24"/>
          <w:szCs w:val="24"/>
        </w:rPr>
        <w:t>Figure S2</w:t>
      </w:r>
    </w:p>
    <w:p w14:paraId="7C3FC778" w14:textId="77777777" w:rsidR="00134B5B" w:rsidRPr="007B0A86" w:rsidRDefault="00134B5B" w:rsidP="00134B5B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7B0A86">
        <w:rPr>
          <w:rFonts w:ascii="Times New Roman" w:hAnsi="Times New Roman" w:cs="Times New Roman"/>
          <w:b/>
          <w:sz w:val="24"/>
          <w:szCs w:val="24"/>
        </w:rPr>
        <w:t>Figure S2</w:t>
      </w:r>
      <w:r w:rsidRPr="007B0A86">
        <w:rPr>
          <w:rFonts w:ascii="Times New Roman" w:hAnsi="Times New Roman" w:cs="Times New Roman"/>
          <w:sz w:val="24"/>
          <w:szCs w:val="24"/>
        </w:rPr>
        <w:t xml:space="preserve">. Overall survival plots for different age group in </w:t>
      </w:r>
      <w:r w:rsidRPr="007B0A86">
        <w:rPr>
          <w:rFonts w:ascii="Times New Roman" w:hAnsi="Times New Roman" w:cs="Times New Roman" w:hint="eastAsia"/>
          <w:sz w:val="24"/>
          <w:szCs w:val="24"/>
        </w:rPr>
        <w:t>1</w:t>
      </w:r>
      <w:r w:rsidRPr="007B0A86">
        <w:rPr>
          <w:rFonts w:ascii="Times New Roman" w:hAnsi="Times New Roman" w:cs="Times New Roman"/>
          <w:sz w:val="24"/>
          <w:szCs w:val="24"/>
        </w:rPr>
        <w:t xml:space="preserve"> months and 6 months landmark analysis in China and SEER datasets</w:t>
      </w:r>
      <w:r w:rsidRPr="007B0A86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Pr="007B0A86">
        <w:rPr>
          <w:rFonts w:ascii="Times New Roman" w:hAnsi="Times New Roman" w:cs="Times New Roman"/>
          <w:sz w:val="24"/>
          <w:szCs w:val="24"/>
        </w:rPr>
        <w:t>(A, C): stage II disease;</w:t>
      </w:r>
      <w:r w:rsidRPr="007B0A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7B0A86">
        <w:rPr>
          <w:rFonts w:ascii="Times New Roman" w:hAnsi="Times New Roman" w:cs="Times New Roman"/>
          <w:sz w:val="24"/>
          <w:szCs w:val="24"/>
        </w:rPr>
        <w:t>(B, D): stage III</w:t>
      </w:r>
      <w:r w:rsidRPr="007B0A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7B0A86">
        <w:rPr>
          <w:rFonts w:ascii="Times New Roman" w:hAnsi="Times New Roman" w:cs="Times New Roman"/>
          <w:sz w:val="24"/>
          <w:szCs w:val="24"/>
        </w:rPr>
        <w:t>disease; CT 0: No chemotherapy; CT 1: chemotherapy.</w:t>
      </w:r>
    </w:p>
    <w:p w14:paraId="35D443A6" w14:textId="77777777" w:rsidR="00134B5B" w:rsidRDefault="00134B5B" w:rsidP="00134B5B">
      <w:pPr>
        <w:spacing w:line="276" w:lineRule="auto"/>
        <w:rPr>
          <w:rFonts w:ascii="Times New Roman" w:hAnsi="Times New Roman" w:cs="Times New Roman"/>
          <w:color w:val="FF0000"/>
          <w:sz w:val="24"/>
          <w:szCs w:val="24"/>
        </w:rPr>
      </w:pPr>
    </w:p>
    <w:p w14:paraId="2B34174A" w14:textId="77777777" w:rsidR="00134B5B" w:rsidRDefault="00134B5B" w:rsidP="00134B5B">
      <w:pPr>
        <w:spacing w:line="276" w:lineRule="auto"/>
        <w:rPr>
          <w:rFonts w:ascii="Times New Roman" w:hAnsi="Times New Roman" w:cs="Times New Roman"/>
          <w:color w:val="FF0000"/>
          <w:sz w:val="24"/>
          <w:szCs w:val="24"/>
        </w:rPr>
      </w:pPr>
    </w:p>
    <w:p w14:paraId="086E3F83" w14:textId="77777777" w:rsidR="00134B5B" w:rsidRDefault="00134B5B" w:rsidP="00134B5B">
      <w:pPr>
        <w:spacing w:line="276" w:lineRule="auto"/>
        <w:rPr>
          <w:rFonts w:ascii="Times New Roman" w:hAnsi="Times New Roman" w:cs="Times New Roman"/>
          <w:color w:val="FF0000"/>
          <w:sz w:val="24"/>
          <w:szCs w:val="24"/>
        </w:rPr>
      </w:pPr>
    </w:p>
    <w:p w14:paraId="08873EF6" w14:textId="77777777" w:rsidR="00134B5B" w:rsidRDefault="00134B5B" w:rsidP="00134B5B">
      <w:pPr>
        <w:spacing w:line="276" w:lineRule="auto"/>
        <w:rPr>
          <w:rFonts w:ascii="Times New Roman" w:hAnsi="Times New Roman" w:cs="Times New Roman"/>
          <w:color w:val="FF0000"/>
          <w:sz w:val="24"/>
          <w:szCs w:val="24"/>
        </w:rPr>
      </w:pPr>
    </w:p>
    <w:p w14:paraId="478729F3" w14:textId="77777777" w:rsidR="00134B5B" w:rsidRDefault="00134B5B" w:rsidP="00134B5B">
      <w:pPr>
        <w:spacing w:line="276" w:lineRule="auto"/>
        <w:rPr>
          <w:rFonts w:ascii="Times New Roman" w:hAnsi="Times New Roman" w:cs="Times New Roman"/>
          <w:color w:val="FF0000"/>
          <w:sz w:val="24"/>
          <w:szCs w:val="24"/>
        </w:rPr>
      </w:pPr>
    </w:p>
    <w:p w14:paraId="27612D2A" w14:textId="77777777" w:rsidR="00134B5B" w:rsidRDefault="00134B5B" w:rsidP="00134B5B">
      <w:pPr>
        <w:spacing w:line="276" w:lineRule="auto"/>
        <w:rPr>
          <w:rFonts w:ascii="Times New Roman" w:hAnsi="Times New Roman" w:cs="Times New Roman"/>
          <w:color w:val="FF0000"/>
          <w:sz w:val="24"/>
          <w:szCs w:val="24"/>
        </w:rPr>
      </w:pPr>
    </w:p>
    <w:p w14:paraId="560E6E96" w14:textId="77777777" w:rsidR="00134B5B" w:rsidRPr="00276EDC" w:rsidRDefault="00134B5B" w:rsidP="00134B5B">
      <w:pPr>
        <w:spacing w:line="276" w:lineRule="auto"/>
        <w:rPr>
          <w:rFonts w:ascii="Times New Roman" w:hAnsi="Times New Roman" w:cs="Times New Roman"/>
          <w:color w:val="FF0000"/>
          <w:sz w:val="24"/>
          <w:szCs w:val="24"/>
        </w:rPr>
      </w:pPr>
    </w:p>
    <w:p w14:paraId="02B55187" w14:textId="77777777" w:rsidR="00134B5B" w:rsidRDefault="00134B5B" w:rsidP="00134B5B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199DEE40" wp14:editId="5AC9C67E">
            <wp:extent cx="4996543" cy="5872743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01513" cy="58785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056424" w14:textId="77777777" w:rsidR="00134B5B" w:rsidRPr="007B0A86" w:rsidRDefault="00134B5B" w:rsidP="00134B5B">
      <w:pPr>
        <w:spacing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B0A86">
        <w:rPr>
          <w:rFonts w:ascii="Times New Roman" w:hAnsi="Times New Roman" w:cs="Times New Roman"/>
          <w:b/>
          <w:sz w:val="24"/>
          <w:szCs w:val="24"/>
        </w:rPr>
        <w:t>Figure S</w:t>
      </w:r>
      <w:r w:rsidRPr="007B0A86">
        <w:rPr>
          <w:rFonts w:ascii="Times New Roman" w:hAnsi="Times New Roman" w:cs="Times New Roman" w:hint="eastAsia"/>
          <w:b/>
          <w:sz w:val="24"/>
          <w:szCs w:val="24"/>
        </w:rPr>
        <w:t>3</w:t>
      </w:r>
    </w:p>
    <w:p w14:paraId="46DF601E" w14:textId="7924E5AF" w:rsidR="00134B5B" w:rsidRPr="007B0A86" w:rsidRDefault="00134B5B" w:rsidP="00134B5B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7B0A86">
        <w:rPr>
          <w:rFonts w:ascii="Times New Roman" w:hAnsi="Times New Roman" w:cs="Times New Roman"/>
          <w:b/>
          <w:sz w:val="24"/>
          <w:szCs w:val="24"/>
        </w:rPr>
        <w:t>Figure S</w:t>
      </w:r>
      <w:r w:rsidR="00452CE5">
        <w:rPr>
          <w:rFonts w:ascii="Times New Roman" w:hAnsi="Times New Roman" w:cs="Times New Roman"/>
          <w:b/>
          <w:sz w:val="24"/>
          <w:szCs w:val="24"/>
        </w:rPr>
        <w:t>3</w:t>
      </w:r>
      <w:r w:rsidRPr="007B0A86">
        <w:rPr>
          <w:rFonts w:ascii="Times New Roman" w:hAnsi="Times New Roman" w:cs="Times New Roman"/>
          <w:sz w:val="24"/>
          <w:szCs w:val="24"/>
        </w:rPr>
        <w:t xml:space="preserve">. Overall survival plots for different age group in </w:t>
      </w:r>
      <w:r w:rsidRPr="007B0A86">
        <w:rPr>
          <w:rFonts w:ascii="Times New Roman" w:hAnsi="Times New Roman" w:cs="Times New Roman" w:hint="eastAsia"/>
          <w:sz w:val="24"/>
          <w:szCs w:val="24"/>
        </w:rPr>
        <w:t>12</w:t>
      </w:r>
      <w:r w:rsidRPr="007B0A86">
        <w:rPr>
          <w:rFonts w:ascii="Times New Roman" w:hAnsi="Times New Roman" w:cs="Times New Roman"/>
          <w:sz w:val="24"/>
          <w:szCs w:val="24"/>
        </w:rPr>
        <w:t xml:space="preserve"> months and </w:t>
      </w:r>
      <w:r w:rsidRPr="007B0A86">
        <w:rPr>
          <w:rFonts w:ascii="Times New Roman" w:hAnsi="Times New Roman" w:cs="Times New Roman" w:hint="eastAsia"/>
          <w:sz w:val="24"/>
          <w:szCs w:val="24"/>
        </w:rPr>
        <w:t>3</w:t>
      </w:r>
      <w:r w:rsidRPr="007B0A86">
        <w:rPr>
          <w:rFonts w:ascii="Times New Roman" w:hAnsi="Times New Roman" w:cs="Times New Roman"/>
          <w:sz w:val="24"/>
          <w:szCs w:val="24"/>
        </w:rPr>
        <w:t>6 months landmark analysis in China and SEER datasets</w:t>
      </w:r>
      <w:r w:rsidRPr="007B0A86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Pr="007B0A86">
        <w:rPr>
          <w:rFonts w:ascii="Times New Roman" w:hAnsi="Times New Roman" w:cs="Times New Roman"/>
          <w:sz w:val="24"/>
          <w:szCs w:val="24"/>
        </w:rPr>
        <w:t>(A, C): stage II disease;</w:t>
      </w:r>
      <w:r w:rsidRPr="007B0A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7B0A86">
        <w:rPr>
          <w:rFonts w:ascii="Times New Roman" w:hAnsi="Times New Roman" w:cs="Times New Roman"/>
          <w:sz w:val="24"/>
          <w:szCs w:val="24"/>
        </w:rPr>
        <w:t>(B, D): stage III</w:t>
      </w:r>
      <w:r w:rsidRPr="007B0A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7B0A86">
        <w:rPr>
          <w:rFonts w:ascii="Times New Roman" w:hAnsi="Times New Roman" w:cs="Times New Roman"/>
          <w:sz w:val="24"/>
          <w:szCs w:val="24"/>
        </w:rPr>
        <w:t>disease; CT 0: No chemotherapy; CT 1: chemotherapy.</w:t>
      </w:r>
    </w:p>
    <w:p w14:paraId="027741BA" w14:textId="77777777" w:rsidR="00134B5B" w:rsidRPr="007B0A86" w:rsidRDefault="00134B5B" w:rsidP="00134B5B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34213358" w14:textId="77777777" w:rsidR="00917D9D" w:rsidRPr="00134B5B" w:rsidRDefault="00917D9D" w:rsidP="00CD3429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sectPr w:rsidR="00917D9D" w:rsidRPr="00134B5B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A672A30" w14:textId="77777777" w:rsidR="00826369" w:rsidRDefault="00826369" w:rsidP="00AC7286">
      <w:r>
        <w:separator/>
      </w:r>
    </w:p>
  </w:endnote>
  <w:endnote w:type="continuationSeparator" w:id="0">
    <w:p w14:paraId="7795DC5B" w14:textId="77777777" w:rsidR="00826369" w:rsidRDefault="00826369" w:rsidP="00AC728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93B886C" w14:textId="77777777" w:rsidR="00826369" w:rsidRDefault="00826369" w:rsidP="00AC7286">
      <w:r>
        <w:separator/>
      </w:r>
    </w:p>
  </w:footnote>
  <w:footnote w:type="continuationSeparator" w:id="0">
    <w:p w14:paraId="6B9C9FAA" w14:textId="77777777" w:rsidR="00826369" w:rsidRDefault="00826369" w:rsidP="00AC728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KY_MEDREF_DOCUID" w:val="{9E48207A-5913-4766-A64D-8DB965D17AA3}"/>
    <w:docVar w:name="KY_MEDREF_VERSION" w:val="3"/>
  </w:docVars>
  <w:rsids>
    <w:rsidRoot w:val="00E91BA5"/>
    <w:rsid w:val="000D0B66"/>
    <w:rsid w:val="00134B5B"/>
    <w:rsid w:val="00162B07"/>
    <w:rsid w:val="001C38A6"/>
    <w:rsid w:val="002D6E84"/>
    <w:rsid w:val="003604BE"/>
    <w:rsid w:val="0039193A"/>
    <w:rsid w:val="003C34D8"/>
    <w:rsid w:val="00452CE5"/>
    <w:rsid w:val="0052666B"/>
    <w:rsid w:val="00610A3A"/>
    <w:rsid w:val="00656D0D"/>
    <w:rsid w:val="0066154C"/>
    <w:rsid w:val="00765C6E"/>
    <w:rsid w:val="00776277"/>
    <w:rsid w:val="007B0A86"/>
    <w:rsid w:val="007C4DC8"/>
    <w:rsid w:val="00826369"/>
    <w:rsid w:val="00834507"/>
    <w:rsid w:val="00847B97"/>
    <w:rsid w:val="008D25FA"/>
    <w:rsid w:val="00917D9D"/>
    <w:rsid w:val="00945C29"/>
    <w:rsid w:val="009554F5"/>
    <w:rsid w:val="0098103A"/>
    <w:rsid w:val="009F16B5"/>
    <w:rsid w:val="00A4140E"/>
    <w:rsid w:val="00A8228A"/>
    <w:rsid w:val="00AA783E"/>
    <w:rsid w:val="00AC7286"/>
    <w:rsid w:val="00AD43EB"/>
    <w:rsid w:val="00AD7C0C"/>
    <w:rsid w:val="00B05953"/>
    <w:rsid w:val="00B36FAE"/>
    <w:rsid w:val="00C03B17"/>
    <w:rsid w:val="00C836D1"/>
    <w:rsid w:val="00C84F17"/>
    <w:rsid w:val="00CD3429"/>
    <w:rsid w:val="00D218C9"/>
    <w:rsid w:val="00DB23A5"/>
    <w:rsid w:val="00DF5F20"/>
    <w:rsid w:val="00E32674"/>
    <w:rsid w:val="00E8438A"/>
    <w:rsid w:val="00E91BA5"/>
    <w:rsid w:val="00F86576"/>
    <w:rsid w:val="00FB30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7DE91AB"/>
  <w15:docId w15:val="{B889BA49-BFD7-4928-A011-2623E83935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AC728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AC7286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AC728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AC7286"/>
    <w:rPr>
      <w:sz w:val="18"/>
      <w:szCs w:val="18"/>
    </w:rPr>
  </w:style>
  <w:style w:type="paragraph" w:styleId="a7">
    <w:name w:val="Balloon Text"/>
    <w:basedOn w:val="a"/>
    <w:link w:val="a8"/>
    <w:uiPriority w:val="99"/>
    <w:semiHidden/>
    <w:unhideWhenUsed/>
    <w:rsid w:val="00D218C9"/>
    <w:rPr>
      <w:sz w:val="18"/>
      <w:szCs w:val="18"/>
    </w:rPr>
  </w:style>
  <w:style w:type="character" w:customStyle="1" w:styleId="a8">
    <w:name w:val="批注框文本 字符"/>
    <w:basedOn w:val="a0"/>
    <w:link w:val="a7"/>
    <w:uiPriority w:val="99"/>
    <w:semiHidden/>
    <w:rsid w:val="00D218C9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50712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172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938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350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tiff"/><Relationship Id="rId3" Type="http://schemas.openxmlformats.org/officeDocument/2006/relationships/webSettings" Target="webSettings.xml"/><Relationship Id="rId7" Type="http://schemas.openxmlformats.org/officeDocument/2006/relationships/image" Target="media/image2.tif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tiff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4</Pages>
  <Words>2376</Words>
  <Characters>13547</Characters>
  <Application>Microsoft Office Word</Application>
  <DocSecurity>0</DocSecurity>
  <Lines>112</Lines>
  <Paragraphs>31</Paragraphs>
  <ScaleCrop>false</ScaleCrop>
  <Company>微软中国</Company>
  <LinksUpToDate>false</LinksUpToDate>
  <CharactersWithSpaces>158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uming jiang</dc:creator>
  <cp:lastModifiedBy>伟才 黄</cp:lastModifiedBy>
  <cp:revision>2</cp:revision>
  <dcterms:created xsi:type="dcterms:W3CDTF">2020-07-12T07:15:00Z</dcterms:created>
  <dcterms:modified xsi:type="dcterms:W3CDTF">2020-07-12T07:15:00Z</dcterms:modified>
</cp:coreProperties>
</file>